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sdt>
      <w:sdtPr>
        <w:rPr>
          <w:lang w:val="en-AU"/>
        </w:rPr>
        <w:id w:val="-1250430742"/>
        <w:docPartObj>
          <w:docPartGallery w:val="Cover Pages"/>
          <w:docPartUnique/>
        </w:docPartObj>
      </w:sdtPr>
      <w:sdtEndPr/>
      <w:sdtContent>
        <w:p w14:paraId="4E114501" w14:textId="77777777" w:rsidR="004E1BC4" w:rsidRPr="00FF3077" w:rsidRDefault="004E1BC4">
          <w:pPr>
            <w:rPr>
              <w:lang w:val="en-AU"/>
            </w:rPr>
          </w:pPr>
          <w:r w:rsidRPr="00FF3077">
            <w:rPr>
              <w:noProof/>
              <w:lang w:val="en-GB" w:eastAsia="en-GB"/>
            </w:rPr>
            <mc:AlternateContent>
              <mc:Choice Requires="wpg">
                <w:drawing>
                  <wp:anchor distT="0" distB="0" distL="114300" distR="114300" simplePos="0" relativeHeight="251657728" behindDoc="1" locked="0" layoutInCell="1" allowOverlap="1" wp14:anchorId="52F3187C" wp14:editId="52FF3DBD">
                    <wp:simplePos x="0" y="0"/>
                    <wp:positionH relativeFrom="page">
                      <wp:align>center</wp:align>
                    </wp:positionH>
                    <wp:positionV relativeFrom="page">
                      <wp:align>center</wp:align>
                    </wp:positionV>
                    <wp:extent cx="6852920" cy="9142730"/>
                    <wp:effectExtent l="0" t="0" r="2540" b="133985"/>
                    <wp:wrapNone/>
                    <wp:docPr id="119" name="Group 119"/>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4C3E5F9" w14:textId="77777777" w:rsidR="002777BE" w:rsidRDefault="002777BE">
                                  <w:pPr>
                                    <w:pStyle w:val="NoSpacing"/>
                                    <w:rPr>
                                      <w:color w:val="FFFFFF" w:themeColor="background1"/>
                                      <w:sz w:val="32"/>
                                      <w:szCs w:val="32"/>
                                    </w:rPr>
                                  </w:pPr>
                                </w:p>
                                <w:p w14:paraId="7A5A64A9" w14:textId="77777777" w:rsidR="002777BE" w:rsidRDefault="002777BE">
                                  <w:pPr>
                                    <w:pStyle w:val="NoSpacing"/>
                                    <w:rPr>
                                      <w:color w:val="FFFFFF" w:themeColor="background1"/>
                                      <w:sz w:val="32"/>
                                      <w:szCs w:val="32"/>
                                    </w:rPr>
                                  </w:pPr>
                                </w:p>
                                <w:p w14:paraId="78D4941D" w14:textId="77777777" w:rsidR="002777BE" w:rsidRDefault="002777BE">
                                  <w:pPr>
                                    <w:pStyle w:val="NoSpacing"/>
                                    <w:rPr>
                                      <w:color w:val="FFFFFF" w:themeColor="background1"/>
                                      <w:sz w:val="32"/>
                                      <w:szCs w:val="32"/>
                                    </w:rPr>
                                  </w:pPr>
                                </w:p>
                                <w:p w14:paraId="0E430BF5" w14:textId="77777777" w:rsidR="002777BE" w:rsidRDefault="002777BE">
                                  <w:pPr>
                                    <w:pStyle w:val="NoSpacing"/>
                                    <w:rPr>
                                      <w:caps/>
                                      <w:color w:val="FFFFFF" w:themeColor="background1"/>
                                    </w:rPr>
                                  </w:pPr>
                                  <w:r>
                                    <w:rPr>
                                      <w:caps/>
                                      <w:color w:val="FFFFFF" w:themeColor="background1"/>
                                    </w:rPr>
                                    <w:t xml:space="preserve">| </w:t>
                                  </w:r>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olor w:val="595959" w:themeColor="text1" w:themeTint="A6"/>
                                      <w:sz w:val="80"/>
                                      <w:szCs w:val="80"/>
                                    </w:rPr>
                                    <w:alias w:val="Title"/>
                                    <w:tag w:val=""/>
                                    <w:id w:val="-1476986296"/>
                                    <w:dataBinding w:prefixMappings="xmlns:ns0='http://purl.org/dc/elements/1.1/' xmlns:ns1='http://schemas.openxmlformats.org/package/2006/metadata/core-properties' " w:xpath="/ns1:coreProperties[1]/ns0:title[1]" w:storeItemID="{6C3C8BC8-F283-45AE-878A-BAB7291924A1}"/>
                                    <w:text/>
                                  </w:sdtPr>
                                  <w:sdtEndPr/>
                                  <w:sdtContent>
                                    <w:p w14:paraId="3926DEA2" w14:textId="77777777" w:rsidR="002777BE" w:rsidRPr="004E1BC4" w:rsidRDefault="002777BE">
                                      <w:pPr>
                                        <w:pStyle w:val="NoSpacing"/>
                                        <w:pBdr>
                                          <w:bottom w:val="single" w:sz="6" w:space="4" w:color="7F7F7F" w:themeColor="text1" w:themeTint="80"/>
                                        </w:pBdr>
                                        <w:rPr>
                                          <w:rFonts w:asciiTheme="majorHAnsi" w:eastAsiaTheme="majorEastAsia" w:hAnsiTheme="majorHAnsi" w:cstheme="majorBidi"/>
                                          <w:color w:val="595959" w:themeColor="text1" w:themeTint="A6"/>
                                          <w:sz w:val="80"/>
                                          <w:szCs w:val="80"/>
                                        </w:rPr>
                                      </w:pPr>
                                      <w:r w:rsidRPr="004E1BC4">
                                        <w:rPr>
                                          <w:rFonts w:asciiTheme="majorHAnsi" w:eastAsiaTheme="majorEastAsia" w:hAnsiTheme="majorHAnsi" w:cstheme="majorBidi"/>
                                          <w:color w:val="595959" w:themeColor="text1" w:themeTint="A6"/>
                                          <w:sz w:val="80"/>
                                          <w:szCs w:val="80"/>
                                          <w:lang w:val="id-ID"/>
                                        </w:rPr>
                                        <w:t>Development</w:t>
                                      </w:r>
                                      <w:r w:rsidRPr="004E1BC4">
                                        <w:rPr>
                                          <w:rFonts w:asciiTheme="majorHAnsi" w:eastAsiaTheme="majorEastAsia" w:hAnsiTheme="majorHAnsi" w:cstheme="majorBidi"/>
                                          <w:color w:val="595959" w:themeColor="text1" w:themeTint="A6"/>
                                          <w:sz w:val="80"/>
                                          <w:szCs w:val="80"/>
                                          <w:lang w:val="en-AU"/>
                                        </w:rPr>
                                        <w:t xml:space="preserve"> of the Principles of Evidence-based Reporting in Forensic Medicine (PERFORM) Guidelines</w:t>
                                      </w:r>
                                    </w:p>
                                  </w:sdtContent>
                                </w:sdt>
                                <w:sdt>
                                  <w:sdtPr>
                                    <w:rPr>
                                      <w:caps/>
                                      <w:color w:val="1F497D"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EndPr/>
                                  <w:sdtContent>
                                    <w:p w14:paraId="2337AFC4" w14:textId="77777777" w:rsidR="002777BE" w:rsidRDefault="002777BE">
                                      <w:pPr>
                                        <w:pStyle w:val="NoSpacing"/>
                                        <w:spacing w:before="240"/>
                                        <w:rPr>
                                          <w:caps/>
                                          <w:color w:val="1F497D" w:themeColor="text2"/>
                                          <w:sz w:val="36"/>
                                          <w:szCs w:val="36"/>
                                        </w:rPr>
                                      </w:pPr>
                                      <w:r>
                                        <w:rPr>
                                          <w:caps/>
                                          <w:color w:val="1F497D" w:themeColor="text2"/>
                                          <w:sz w:val="36"/>
                                          <w:szCs w:val="36"/>
                                        </w:rPr>
                                        <w:t>STUDY PROTOCOL</w:t>
                                      </w:r>
                                    </w:p>
                                  </w:sdtContent>
                                </w:sdt>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2F3187C" id="Group 119" o:spid="_x0000_s1026" style="position:absolute;margin-left:0;margin-top:0;width:539.6pt;height:719.9pt;z-index:-251658752;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">
                    <v:rect id="Rectangle 120" o:spid="_x0000_s1027" style="position:absolute;top:73152;width:68580;height:14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OZ08UA&#10;AADcAAAADwAAAGRycy9kb3ducmV2LnhtbESPQWvDMAyF74P+B6PCbqvTwsrI6pa2sLLj1pWy3USs&#10;xmGxbGKnSffrp8NgN4n39N6n1Wb0rbpSl5rABuazAhRxFWzDtYHTx8vDE6iUkS22gcnAjRJs1pO7&#10;FZY2DPxO12OulYRwKtGAyzmWWqfKkcc0C5FYtEvoPGZZu1rbDgcJ961eFMVSe2xYGhxG2juqvo+9&#10;NxAPp7evi9vFYXk7Px7Guv/8aXpj7qfj9hlUpjH/m/+uX63gLwRfnpEJ9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s5nTxQAAANwAAAAPAAAAAAAAAAAAAAAAAJgCAABkcnMv&#10;ZG93bnJldi54bWxQSwUGAAAAAAQABAD1AAAAigMAAAAA&#10;" fillcolor="#4f81bd [3204]" stroked="f" strokeweight="2pt"/>
                    <v:rect id="Rectangle 121" o:spid="_x0000_s1028" style="position:absolute;top:74390;width:68580;height:18327;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V6RcEA&#10;AADcAAAADwAAAGRycy9kb3ducmV2LnhtbERP24rCMBB9X/Afwgj7IppWcJFqFF1WWBEEr89DM7bF&#10;ZlKSqPXvjbCwb3M415nOW1OLOzlfWVaQDhIQxLnVFRcKjodVfwzCB2SNtWVS8CQP81nnY4qZtg/e&#10;0X0fChFD2GeooAyhyaT0eUkG/cA2xJG7WGcwROgKqR0+Yrip5TBJvqTBimNDiQ19l5Rf9zej4PJz&#10;O642dttbunpxWqejLfXOpNRnt11MQARqw7/4z/2r4/xhCu9n4gVy9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RVekXBAAAA3AAAAA8AAAAAAAAAAAAAAAAAmAIAAGRycy9kb3du&#10;cmV2LnhtbFBLBQYAAAAABAAEAPUAAACGAwAAAAA=&#10;" fillcolor="#c0504d [3205]" stroked="f" strokeweight="2pt">
                      <v:textbox inset="36pt,14.4pt,36pt,36pt">
                        <w:txbxContent>
                          <w:p w14:paraId="54C3E5F9" w14:textId="77777777" w:rsidR="002777BE" w:rsidRDefault="002777BE">
                            <w:pPr>
                              <w:pStyle w:val="NoSpacing"/>
                              <w:rPr>
                                <w:color w:val="FFFFFF" w:themeColor="background1"/>
                                <w:sz w:val="32"/>
                                <w:szCs w:val="32"/>
                              </w:rPr>
                            </w:pPr>
                          </w:p>
                          <w:p w14:paraId="7A5A64A9" w14:textId="77777777" w:rsidR="002777BE" w:rsidRDefault="002777BE">
                            <w:pPr>
                              <w:pStyle w:val="NoSpacing"/>
                              <w:rPr>
                                <w:color w:val="FFFFFF" w:themeColor="background1"/>
                                <w:sz w:val="32"/>
                                <w:szCs w:val="32"/>
                              </w:rPr>
                            </w:pPr>
                          </w:p>
                          <w:p w14:paraId="78D4941D" w14:textId="77777777" w:rsidR="002777BE" w:rsidRDefault="002777BE">
                            <w:pPr>
                              <w:pStyle w:val="NoSpacing"/>
                              <w:rPr>
                                <w:color w:val="FFFFFF" w:themeColor="background1"/>
                                <w:sz w:val="32"/>
                                <w:szCs w:val="32"/>
                              </w:rPr>
                            </w:pPr>
                          </w:p>
                          <w:p w14:paraId="0E430BF5" w14:textId="77777777" w:rsidR="002777BE" w:rsidRDefault="002777BE">
                            <w:pPr>
                              <w:pStyle w:val="NoSpacing"/>
                              <w:rPr>
                                <w:caps/>
                                <w:color w:val="FFFFFF" w:themeColor="background1"/>
                              </w:rPr>
                            </w:pPr>
                            <w:r>
                              <w:rPr>
                                <w:caps/>
                                <w:color w:val="FFFFFF" w:themeColor="background1"/>
                              </w:rPr>
                              <w:t xml:space="preserve">| </w:t>
                            </w:r>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ob5cIA&#10;AADcAAAADwAAAGRycy9kb3ducmV2LnhtbERPTWvCQBC9F/oflil4q5uGIiW6iohCoV40oh7H7JgN&#10;ZmdDdjVpf70rFLzN433OZNbbWtyo9ZVjBR/DBARx4XTFpYJdvnr/AuEDssbaMSn4JQ+z6evLBDPt&#10;Ot7QbRtKEUPYZ6jAhNBkUvrCkEU/dA1x5M6utRgibEupW+xiuK1lmiQjabHi2GCwoYWh4rK9WgWr&#10;Q3/i/O9nZ47L5Wd3PRW8z9dKDd76+RhEoD48xf/ubx3npyk8nokXyO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6hvlwgAAANwAAAAPAAAAAAAAAAAAAAAAAJgCAABkcnMvZG93&#10;bnJldi54bWxQSwUGAAAAAAQABAD1AAAAhwMAAAAA&#10;" filled="f" stroked="f" strokeweight=".5pt">
                      <v:textbox inset="36pt,36pt,36pt,36pt">
                        <w:txbxContent>
                          <w:sdt>
                            <w:sdtPr>
                              <w:rPr>
                                <w:rFonts w:asciiTheme="majorHAnsi" w:eastAsiaTheme="majorEastAsia" w:hAnsiTheme="majorHAnsi" w:cstheme="majorBidi"/>
                                <w:color w:val="595959" w:themeColor="text1" w:themeTint="A6"/>
                                <w:sz w:val="80"/>
                                <w:szCs w:val="80"/>
                              </w:rPr>
                              <w:alias w:val="Title"/>
                              <w:tag w:val=""/>
                              <w:id w:val="-1476986296"/>
                              <w:dataBinding w:prefixMappings="xmlns:ns0='http://purl.org/dc/elements/1.1/' xmlns:ns1='http://schemas.openxmlformats.org/package/2006/metadata/core-properties' " w:xpath="/ns1:coreProperties[1]/ns0:title[1]" w:storeItemID="{6C3C8BC8-F283-45AE-878A-BAB7291924A1}"/>
                              <w:text/>
                            </w:sdtPr>
                            <w:sdtEndPr/>
                            <w:sdtContent>
                              <w:p w14:paraId="3926DEA2" w14:textId="77777777" w:rsidR="002777BE" w:rsidRPr="004E1BC4" w:rsidRDefault="002777BE">
                                <w:pPr>
                                  <w:pStyle w:val="NoSpacing"/>
                                  <w:pBdr>
                                    <w:bottom w:val="single" w:sz="6" w:space="4" w:color="7F7F7F" w:themeColor="text1" w:themeTint="80"/>
                                  </w:pBdr>
                                  <w:rPr>
                                    <w:rFonts w:asciiTheme="majorHAnsi" w:eastAsiaTheme="majorEastAsia" w:hAnsiTheme="majorHAnsi" w:cstheme="majorBidi"/>
                                    <w:color w:val="595959" w:themeColor="text1" w:themeTint="A6"/>
                                    <w:sz w:val="80"/>
                                    <w:szCs w:val="80"/>
                                  </w:rPr>
                                </w:pPr>
                                <w:r w:rsidRPr="004E1BC4">
                                  <w:rPr>
                                    <w:rFonts w:asciiTheme="majorHAnsi" w:eastAsiaTheme="majorEastAsia" w:hAnsiTheme="majorHAnsi" w:cstheme="majorBidi"/>
                                    <w:color w:val="595959" w:themeColor="text1" w:themeTint="A6"/>
                                    <w:sz w:val="80"/>
                                    <w:szCs w:val="80"/>
                                    <w:lang w:val="id-ID"/>
                                  </w:rPr>
                                  <w:t>Development</w:t>
                                </w:r>
                                <w:r w:rsidRPr="004E1BC4">
                                  <w:rPr>
                                    <w:rFonts w:asciiTheme="majorHAnsi" w:eastAsiaTheme="majorEastAsia" w:hAnsiTheme="majorHAnsi" w:cstheme="majorBidi"/>
                                    <w:color w:val="595959" w:themeColor="text1" w:themeTint="A6"/>
                                    <w:sz w:val="80"/>
                                    <w:szCs w:val="80"/>
                                    <w:lang w:val="en-AU"/>
                                  </w:rPr>
                                  <w:t xml:space="preserve"> of the Principles of Evidence-based Reporting in Forensic Medicine (PERFORM) Guidelines</w:t>
                                </w:r>
                              </w:p>
                            </w:sdtContent>
                          </w:sdt>
                          <w:sdt>
                            <w:sdtPr>
                              <w:rPr>
                                <w:caps/>
                                <w:color w:val="1F497D"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EndPr/>
                            <w:sdtContent>
                              <w:p w14:paraId="2337AFC4" w14:textId="77777777" w:rsidR="002777BE" w:rsidRDefault="002777BE">
                                <w:pPr>
                                  <w:pStyle w:val="NoSpacing"/>
                                  <w:spacing w:before="240"/>
                                  <w:rPr>
                                    <w:caps/>
                                    <w:color w:val="1F497D" w:themeColor="text2"/>
                                    <w:sz w:val="36"/>
                                    <w:szCs w:val="36"/>
                                  </w:rPr>
                                </w:pPr>
                                <w:r>
                                  <w:rPr>
                                    <w:caps/>
                                    <w:color w:val="1F497D" w:themeColor="text2"/>
                                    <w:sz w:val="36"/>
                                    <w:szCs w:val="36"/>
                                  </w:rPr>
                                  <w:t>STUDY PROTOCOL</w:t>
                                </w:r>
                              </w:p>
                            </w:sdtContent>
                          </w:sdt>
                        </w:txbxContent>
                      </v:textbox>
                    </v:shape>
                    <w10:wrap anchorx="page" anchory="page"/>
                  </v:group>
                </w:pict>
              </mc:Fallback>
            </mc:AlternateContent>
          </w:r>
        </w:p>
        <w:p w14:paraId="079108D0" w14:textId="77777777" w:rsidR="004E1BC4" w:rsidRPr="00FF3077" w:rsidRDefault="004E1BC4">
          <w:pPr>
            <w:rPr>
              <w:lang w:val="en-AU"/>
            </w:rPr>
          </w:pPr>
          <w:r w:rsidRPr="00FF3077">
            <w:rPr>
              <w:noProof/>
              <w:lang w:val="en-GB" w:eastAsia="en-GB"/>
            </w:rPr>
            <mc:AlternateContent>
              <mc:Choice Requires="wps">
                <w:drawing>
                  <wp:anchor distT="0" distB="0" distL="114300" distR="114300" simplePos="0" relativeHeight="251659776" behindDoc="0" locked="0" layoutInCell="1" allowOverlap="1" wp14:anchorId="24F05CB2" wp14:editId="69EE51F6">
                    <wp:simplePos x="0" y="0"/>
                    <wp:positionH relativeFrom="margin">
                      <wp:posOffset>398780</wp:posOffset>
                    </wp:positionH>
                    <wp:positionV relativeFrom="paragraph">
                      <wp:posOffset>7398385</wp:posOffset>
                    </wp:positionV>
                    <wp:extent cx="3228975" cy="1130300"/>
                    <wp:effectExtent l="57150" t="38100" r="85725" b="88900"/>
                    <wp:wrapNone/>
                    <wp:docPr id="1" name="Text Box 1"/>
                    <wp:cNvGraphicFramePr/>
                    <a:graphic xmlns:a="http://schemas.openxmlformats.org/drawingml/2006/main">
                      <a:graphicData uri="http://schemas.microsoft.com/office/word/2010/wordprocessingShape">
                        <wps:wsp>
                          <wps:cNvSpPr txBox="1"/>
                          <wps:spPr>
                            <a:xfrm>
                              <a:off x="0" y="0"/>
                              <a:ext cx="3228975" cy="1130300"/>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0D34A84F" w14:textId="77777777" w:rsidR="002777BE" w:rsidRDefault="002777BE" w:rsidP="001E5DEC">
                                <w:pPr>
                                  <w:spacing w:after="0" w:line="240" w:lineRule="auto"/>
                                </w:pPr>
                                <w:r>
                                  <w:t>Applicant</w:t>
                                </w:r>
                                <w:r>
                                  <w:tab/>
                                  <w:t>: Putri Dianita Ika Meilia</w:t>
                                </w:r>
                              </w:p>
                              <w:p w14:paraId="38298703" w14:textId="77777777" w:rsidR="002777BE" w:rsidRDefault="002777BE" w:rsidP="001E5DEC">
                                <w:pPr>
                                  <w:spacing w:after="0" w:line="240" w:lineRule="auto"/>
                                </w:pPr>
                                <w:r>
                                  <w:t>UM Supervisor</w:t>
                                </w:r>
                                <w:r>
                                  <w:tab/>
                                  <w:t xml:space="preserve">: Prof. Dr. Maurice Zeegers </w:t>
                                </w:r>
                              </w:p>
                              <w:p w14:paraId="2C2D4D4A" w14:textId="77777777" w:rsidR="002777BE" w:rsidRDefault="002777BE" w:rsidP="001E5DEC">
                                <w:pPr>
                                  <w:spacing w:after="0" w:line="240" w:lineRule="auto"/>
                                  <w:ind w:left="720" w:firstLine="720"/>
                                  <w:rPr>
                                    <w:lang w:val="en-AU"/>
                                  </w:rPr>
                                </w:pPr>
                                <w:r>
                                  <w:t xml:space="preserve">  Prof. Dr. Michael D. Freeman</w:t>
                                </w:r>
                              </w:p>
                              <w:p w14:paraId="60FAE97F" w14:textId="77777777" w:rsidR="002777BE" w:rsidRPr="00976871" w:rsidRDefault="002777BE" w:rsidP="001E5DEC">
                                <w:pPr>
                                  <w:spacing w:after="0" w:line="240" w:lineRule="auto"/>
                                  <w:rPr>
                                    <w:lang w:val="en-AU"/>
                                  </w:rPr>
                                </w:pPr>
                                <w:r>
                                  <w:rPr>
                                    <w:lang w:val="en-AU"/>
                                  </w:rPr>
                                  <w:t>University</w:t>
                                </w:r>
                                <w:r>
                                  <w:rPr>
                                    <w:lang w:val="en-AU"/>
                                  </w:rPr>
                                  <w:tab/>
                                  <w:t>: Maastricht University</w:t>
                                </w:r>
                              </w:p>
                              <w:p w14:paraId="14DC9045" w14:textId="3CCEAAD6" w:rsidR="002777BE" w:rsidRPr="00547526" w:rsidRDefault="002777BE" w:rsidP="001E5DEC">
                                <w:pPr>
                                  <w:spacing w:after="0" w:line="240" w:lineRule="auto"/>
                                </w:pPr>
                                <w:r>
                                  <w:t>Version</w:t>
                                </w:r>
                                <w:r>
                                  <w:tab/>
                                </w:r>
                                <w:r>
                                  <w:tab/>
                                  <w:t>: 2.2</w:t>
                                </w:r>
                              </w:p>
                              <w:p w14:paraId="6C976674" w14:textId="671B6C3A" w:rsidR="002777BE" w:rsidRPr="004E1BC4" w:rsidRDefault="002777BE" w:rsidP="001E5DEC">
                                <w:pPr>
                                  <w:spacing w:after="0" w:line="240" w:lineRule="auto"/>
                                  <w:rPr>
                                    <w:lang w:val="en-AU"/>
                                  </w:rPr>
                                </w:pPr>
                                <w:r>
                                  <w:rPr>
                                    <w:lang w:val="en-AU"/>
                                  </w:rPr>
                                  <w:t xml:space="preserve">Date </w:t>
                                </w:r>
                                <w:r>
                                  <w:rPr>
                                    <w:lang w:val="en-AU"/>
                                  </w:rPr>
                                  <w:tab/>
                                </w:r>
                                <w:r>
                                  <w:rPr>
                                    <w:lang w:val="en-AU"/>
                                  </w:rPr>
                                  <w:tab/>
                                  <w:t xml:space="preserve">: </w:t>
                                </w:r>
                                <w:r w:rsidR="00045E66">
                                  <w:t>9</w:t>
                                </w:r>
                                <w:r>
                                  <w:t xml:space="preserve"> July</w:t>
                                </w:r>
                                <w:r>
                                  <w:rPr>
                                    <w:lang w:val="en-AU"/>
                                  </w:rPr>
                                  <w:t xml:space="preserve"> 2016</w:t>
                                </w:r>
                              </w:p>
                              <w:p w14:paraId="0742639C" w14:textId="77777777" w:rsidR="002777BE" w:rsidRDefault="002777BE" w:rsidP="001E5DEC">
                                <w:pPr>
                                  <w:pStyle w:val="NoSpacing"/>
                                  <w:jc w:val="right"/>
                                  <w:rPr>
                                    <w:caps/>
                                    <w:color w:val="262626" w:themeColor="text1" w:themeTint="D9"/>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05CB2" id="Text Box 1" o:spid="_x0000_s1030" type="#_x0000_t202" style="position:absolute;margin-left:31.4pt;margin-top:582.55pt;width:254.25pt;height:89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" fillcolor="#bfb1d0 [1623]" strokecolor="#795d9b [3047]">
                    <v:fill color2="#ece7f1 [503]" rotate="t" angle="180" colors="0 #c9b5e8;22938f #d9cbee;1 #f0eaf9" focus="100%" type="gradient"/>
                    <v:shadow on="t" color="black" opacity="24903f" origin=",.5" offset="0,.55556mm"/>
                    <v:textbox>
                      <w:txbxContent>
                        <w:p w14:paraId="0D34A84F" w14:textId="77777777" w:rsidR="002777BE" w:rsidRDefault="002777BE" w:rsidP="001E5DEC">
                          <w:pPr>
                            <w:spacing w:after="0" w:line="240" w:lineRule="auto"/>
                          </w:pPr>
                          <w:r>
                            <w:t>Applicant</w:t>
                          </w:r>
                          <w:r>
                            <w:tab/>
                            <w:t>: Putri Dianita Ika Meilia</w:t>
                          </w:r>
                        </w:p>
                        <w:p w14:paraId="38298703" w14:textId="77777777" w:rsidR="002777BE" w:rsidRDefault="002777BE" w:rsidP="001E5DEC">
                          <w:pPr>
                            <w:spacing w:after="0" w:line="240" w:lineRule="auto"/>
                          </w:pPr>
                          <w:r>
                            <w:t>UM Supervisor</w:t>
                          </w:r>
                          <w:r>
                            <w:tab/>
                            <w:t xml:space="preserve">: Prof. Dr. Maurice Zeegers </w:t>
                          </w:r>
                        </w:p>
                        <w:p w14:paraId="2C2D4D4A" w14:textId="77777777" w:rsidR="002777BE" w:rsidRDefault="002777BE" w:rsidP="001E5DEC">
                          <w:pPr>
                            <w:spacing w:after="0" w:line="240" w:lineRule="auto"/>
                            <w:ind w:left="720" w:firstLine="720"/>
                            <w:rPr>
                              <w:lang w:val="en-AU"/>
                            </w:rPr>
                          </w:pPr>
                          <w:r>
                            <w:t xml:space="preserve">  Prof. Dr. Michael D. Freeman</w:t>
                          </w:r>
                        </w:p>
                        <w:p w14:paraId="60FAE97F" w14:textId="77777777" w:rsidR="002777BE" w:rsidRPr="00976871" w:rsidRDefault="002777BE" w:rsidP="001E5DEC">
                          <w:pPr>
                            <w:spacing w:after="0" w:line="240" w:lineRule="auto"/>
                            <w:rPr>
                              <w:lang w:val="en-AU"/>
                            </w:rPr>
                          </w:pPr>
                          <w:r>
                            <w:rPr>
                              <w:lang w:val="en-AU"/>
                            </w:rPr>
                            <w:t>University</w:t>
                          </w:r>
                          <w:r>
                            <w:rPr>
                              <w:lang w:val="en-AU"/>
                            </w:rPr>
                            <w:tab/>
                            <w:t>: Maastricht University</w:t>
                          </w:r>
                        </w:p>
                        <w:p w14:paraId="14DC9045" w14:textId="3CCEAAD6" w:rsidR="002777BE" w:rsidRPr="00547526" w:rsidRDefault="002777BE" w:rsidP="001E5DEC">
                          <w:pPr>
                            <w:spacing w:after="0" w:line="240" w:lineRule="auto"/>
                          </w:pPr>
                          <w:r>
                            <w:t>Version</w:t>
                          </w:r>
                          <w:r>
                            <w:tab/>
                          </w:r>
                          <w:r>
                            <w:tab/>
                            <w:t>: 2.2</w:t>
                          </w:r>
                        </w:p>
                        <w:p w14:paraId="6C976674" w14:textId="671B6C3A" w:rsidR="002777BE" w:rsidRPr="004E1BC4" w:rsidRDefault="002777BE" w:rsidP="001E5DEC">
                          <w:pPr>
                            <w:spacing w:after="0" w:line="240" w:lineRule="auto"/>
                            <w:rPr>
                              <w:lang w:val="en-AU"/>
                            </w:rPr>
                          </w:pPr>
                          <w:r>
                            <w:rPr>
                              <w:lang w:val="en-AU"/>
                            </w:rPr>
                            <w:t xml:space="preserve">Date </w:t>
                          </w:r>
                          <w:r>
                            <w:rPr>
                              <w:lang w:val="en-AU"/>
                            </w:rPr>
                            <w:tab/>
                          </w:r>
                          <w:r>
                            <w:rPr>
                              <w:lang w:val="en-AU"/>
                            </w:rPr>
                            <w:tab/>
                            <w:t xml:space="preserve">: </w:t>
                          </w:r>
                          <w:r w:rsidR="00045E66">
                            <w:t>9</w:t>
                          </w:r>
                          <w:r>
                            <w:t xml:space="preserve"> July</w:t>
                          </w:r>
                          <w:r>
                            <w:rPr>
                              <w:lang w:val="en-AU"/>
                            </w:rPr>
                            <w:t xml:space="preserve"> 2016</w:t>
                          </w:r>
                        </w:p>
                        <w:p w14:paraId="0742639C" w14:textId="77777777" w:rsidR="002777BE" w:rsidRDefault="002777BE" w:rsidP="001E5DEC">
                          <w:pPr>
                            <w:pStyle w:val="NoSpacing"/>
                            <w:jc w:val="right"/>
                            <w:rPr>
                              <w:caps/>
                              <w:color w:val="262626" w:themeColor="text1" w:themeTint="D9"/>
                              <w:sz w:val="28"/>
                              <w:szCs w:val="28"/>
                            </w:rPr>
                          </w:pPr>
                        </w:p>
                      </w:txbxContent>
                    </v:textbox>
                    <w10:wrap anchorx="margin"/>
                  </v:shape>
                </w:pict>
              </mc:Fallback>
            </mc:AlternateContent>
          </w:r>
          <w:r w:rsidRPr="00FF3077">
            <w:rPr>
              <w:lang w:val="en-AU"/>
            </w:rPr>
            <w:br w:type="page"/>
          </w:r>
        </w:p>
      </w:sdtContent>
    </w:sdt>
    <w:sdt>
      <w:sdtPr>
        <w:rPr>
          <w:rFonts w:asciiTheme="minorHAnsi" w:eastAsiaTheme="minorHAnsi" w:hAnsiTheme="minorHAnsi" w:cstheme="minorBidi"/>
          <w:color w:val="auto"/>
          <w:sz w:val="22"/>
          <w:szCs w:val="22"/>
          <w:lang w:val="en-AU"/>
        </w:rPr>
        <w:id w:val="-2038117530"/>
        <w:docPartObj>
          <w:docPartGallery w:val="Table of Contents"/>
          <w:docPartUnique/>
        </w:docPartObj>
      </w:sdtPr>
      <w:sdtEndPr>
        <w:rPr>
          <w:b/>
          <w:bCs/>
          <w:noProof/>
        </w:rPr>
      </w:sdtEndPr>
      <w:sdtContent>
        <w:p w14:paraId="620BD80C" w14:textId="77777777" w:rsidR="00D756EB" w:rsidRPr="00FF3077" w:rsidRDefault="00D756EB">
          <w:pPr>
            <w:pStyle w:val="TOCHeading"/>
            <w:rPr>
              <w:lang w:val="en-AU"/>
            </w:rPr>
          </w:pPr>
          <w:r w:rsidRPr="00FF3077">
            <w:rPr>
              <w:lang w:val="en-AU"/>
            </w:rPr>
            <w:t>Table of Contents</w:t>
          </w:r>
        </w:p>
        <w:p w14:paraId="1A28470D" w14:textId="77777777" w:rsidR="006E382E" w:rsidRPr="00FF3077" w:rsidRDefault="00673C6F">
          <w:pPr>
            <w:pStyle w:val="TOC1"/>
            <w:tabs>
              <w:tab w:val="right" w:leader="dot" w:pos="9016"/>
            </w:tabs>
            <w:rPr>
              <w:noProof/>
              <w:lang w:val="en-AU"/>
            </w:rPr>
          </w:pPr>
          <w:r w:rsidRPr="00FF3077">
            <w:rPr>
              <w:lang w:val="en-AU"/>
            </w:rPr>
            <w:fldChar w:fldCharType="begin"/>
          </w:r>
          <w:r w:rsidRPr="00FF3077">
            <w:rPr>
              <w:lang w:val="en-AU"/>
            </w:rPr>
            <w:instrText xml:space="preserve"> TOC \o "1-3" \h \z \u </w:instrText>
          </w:r>
          <w:r w:rsidRPr="00FF3077">
            <w:rPr>
              <w:lang w:val="en-AU"/>
            </w:rPr>
            <w:fldChar w:fldCharType="separate"/>
          </w:r>
          <w:hyperlink w:anchor="_Toc451344991" w:history="1">
            <w:r w:rsidR="006E382E" w:rsidRPr="00FF3077">
              <w:rPr>
                <w:rStyle w:val="Hyperlink"/>
                <w:noProof/>
                <w:lang w:val="en-AU"/>
              </w:rPr>
              <w:t>Background</w:t>
            </w:r>
            <w:r w:rsidR="006E382E" w:rsidRPr="00FF3077">
              <w:rPr>
                <w:noProof/>
                <w:webHidden/>
                <w:lang w:val="en-AU"/>
              </w:rPr>
              <w:tab/>
            </w:r>
            <w:r w:rsidR="006E382E" w:rsidRPr="00FF3077">
              <w:rPr>
                <w:noProof/>
                <w:webHidden/>
                <w:lang w:val="en-AU"/>
              </w:rPr>
              <w:fldChar w:fldCharType="begin"/>
            </w:r>
            <w:r w:rsidR="006E382E" w:rsidRPr="00FF3077">
              <w:rPr>
                <w:noProof/>
                <w:webHidden/>
                <w:lang w:val="en-AU"/>
              </w:rPr>
              <w:instrText xml:space="preserve"> PAGEREF _Toc451344991 \h </w:instrText>
            </w:r>
            <w:r w:rsidR="006E382E" w:rsidRPr="00FF3077">
              <w:rPr>
                <w:noProof/>
                <w:webHidden/>
                <w:lang w:val="en-AU"/>
              </w:rPr>
            </w:r>
            <w:r w:rsidR="006E382E" w:rsidRPr="00FF3077">
              <w:rPr>
                <w:noProof/>
                <w:webHidden/>
                <w:lang w:val="en-AU"/>
              </w:rPr>
              <w:fldChar w:fldCharType="separate"/>
            </w:r>
            <w:r w:rsidR="006E382E" w:rsidRPr="00FF3077">
              <w:rPr>
                <w:noProof/>
                <w:webHidden/>
                <w:lang w:val="en-AU"/>
              </w:rPr>
              <w:t>2</w:t>
            </w:r>
            <w:r w:rsidR="006E382E" w:rsidRPr="00FF3077">
              <w:rPr>
                <w:noProof/>
                <w:webHidden/>
                <w:lang w:val="en-AU"/>
              </w:rPr>
              <w:fldChar w:fldCharType="end"/>
            </w:r>
          </w:hyperlink>
        </w:p>
        <w:p w14:paraId="163A86A1" w14:textId="77777777" w:rsidR="006E382E" w:rsidRPr="00FF3077" w:rsidRDefault="00D70612">
          <w:pPr>
            <w:pStyle w:val="TOC1"/>
            <w:tabs>
              <w:tab w:val="right" w:leader="dot" w:pos="9016"/>
            </w:tabs>
            <w:rPr>
              <w:noProof/>
              <w:lang w:val="en-AU"/>
            </w:rPr>
          </w:pPr>
          <w:hyperlink w:anchor="_Toc451344992" w:history="1">
            <w:r w:rsidR="006E382E" w:rsidRPr="00FF3077">
              <w:rPr>
                <w:rStyle w:val="Hyperlink"/>
                <w:noProof/>
                <w:lang w:val="en-AU"/>
              </w:rPr>
              <w:t>Terms in this Protocol</w:t>
            </w:r>
            <w:r w:rsidR="006E382E" w:rsidRPr="00FF3077">
              <w:rPr>
                <w:noProof/>
                <w:webHidden/>
                <w:lang w:val="en-AU"/>
              </w:rPr>
              <w:tab/>
            </w:r>
            <w:r w:rsidR="006E382E" w:rsidRPr="00FF3077">
              <w:rPr>
                <w:noProof/>
                <w:webHidden/>
                <w:lang w:val="en-AU"/>
              </w:rPr>
              <w:fldChar w:fldCharType="begin"/>
            </w:r>
            <w:r w:rsidR="006E382E" w:rsidRPr="00FF3077">
              <w:rPr>
                <w:noProof/>
                <w:webHidden/>
                <w:lang w:val="en-AU"/>
              </w:rPr>
              <w:instrText xml:space="preserve"> PAGEREF _Toc451344992 \h </w:instrText>
            </w:r>
            <w:r w:rsidR="006E382E" w:rsidRPr="00FF3077">
              <w:rPr>
                <w:noProof/>
                <w:webHidden/>
                <w:lang w:val="en-AU"/>
              </w:rPr>
            </w:r>
            <w:r w:rsidR="006E382E" w:rsidRPr="00FF3077">
              <w:rPr>
                <w:noProof/>
                <w:webHidden/>
                <w:lang w:val="en-AU"/>
              </w:rPr>
              <w:fldChar w:fldCharType="separate"/>
            </w:r>
            <w:r w:rsidR="006E382E" w:rsidRPr="00FF3077">
              <w:rPr>
                <w:noProof/>
                <w:webHidden/>
                <w:lang w:val="en-AU"/>
              </w:rPr>
              <w:t>3</w:t>
            </w:r>
            <w:r w:rsidR="006E382E" w:rsidRPr="00FF3077">
              <w:rPr>
                <w:noProof/>
                <w:webHidden/>
                <w:lang w:val="en-AU"/>
              </w:rPr>
              <w:fldChar w:fldCharType="end"/>
            </w:r>
          </w:hyperlink>
        </w:p>
        <w:p w14:paraId="5E4B9E36" w14:textId="77777777" w:rsidR="006E382E" w:rsidRPr="00FF3077" w:rsidRDefault="00D70612">
          <w:pPr>
            <w:pStyle w:val="TOC1"/>
            <w:tabs>
              <w:tab w:val="right" w:leader="dot" w:pos="9016"/>
            </w:tabs>
            <w:rPr>
              <w:noProof/>
              <w:lang w:val="en-AU"/>
            </w:rPr>
          </w:pPr>
          <w:hyperlink w:anchor="_Toc451344993" w:history="1">
            <w:r w:rsidR="006E382E" w:rsidRPr="00FF3077">
              <w:rPr>
                <w:rStyle w:val="Hyperlink"/>
                <w:noProof/>
                <w:lang w:val="en-AU"/>
              </w:rPr>
              <w:t>Methods</w:t>
            </w:r>
            <w:r w:rsidR="006E382E" w:rsidRPr="00FF3077">
              <w:rPr>
                <w:noProof/>
                <w:webHidden/>
                <w:lang w:val="en-AU"/>
              </w:rPr>
              <w:tab/>
            </w:r>
            <w:r w:rsidR="006E382E" w:rsidRPr="00FF3077">
              <w:rPr>
                <w:noProof/>
                <w:webHidden/>
                <w:lang w:val="en-AU"/>
              </w:rPr>
              <w:fldChar w:fldCharType="begin"/>
            </w:r>
            <w:r w:rsidR="006E382E" w:rsidRPr="00FF3077">
              <w:rPr>
                <w:noProof/>
                <w:webHidden/>
                <w:lang w:val="en-AU"/>
              </w:rPr>
              <w:instrText xml:space="preserve"> PAGEREF _Toc451344993 \h </w:instrText>
            </w:r>
            <w:r w:rsidR="006E382E" w:rsidRPr="00FF3077">
              <w:rPr>
                <w:noProof/>
                <w:webHidden/>
                <w:lang w:val="en-AU"/>
              </w:rPr>
            </w:r>
            <w:r w:rsidR="006E382E" w:rsidRPr="00FF3077">
              <w:rPr>
                <w:noProof/>
                <w:webHidden/>
                <w:lang w:val="en-AU"/>
              </w:rPr>
              <w:fldChar w:fldCharType="separate"/>
            </w:r>
            <w:r w:rsidR="006E382E" w:rsidRPr="00FF3077">
              <w:rPr>
                <w:noProof/>
                <w:webHidden/>
                <w:lang w:val="en-AU"/>
              </w:rPr>
              <w:t>4</w:t>
            </w:r>
            <w:r w:rsidR="006E382E" w:rsidRPr="00FF3077">
              <w:rPr>
                <w:noProof/>
                <w:webHidden/>
                <w:lang w:val="en-AU"/>
              </w:rPr>
              <w:fldChar w:fldCharType="end"/>
            </w:r>
          </w:hyperlink>
        </w:p>
        <w:p w14:paraId="160161A6" w14:textId="77777777" w:rsidR="006E382E" w:rsidRPr="00FF3077" w:rsidRDefault="00D70612">
          <w:pPr>
            <w:pStyle w:val="TOC2"/>
            <w:tabs>
              <w:tab w:val="right" w:leader="dot" w:pos="9016"/>
            </w:tabs>
            <w:rPr>
              <w:noProof/>
              <w:lang w:val="en-AU"/>
            </w:rPr>
          </w:pPr>
          <w:hyperlink w:anchor="_Toc451344994" w:history="1">
            <w:r w:rsidR="006E382E" w:rsidRPr="00FF3077">
              <w:rPr>
                <w:rStyle w:val="Hyperlink"/>
                <w:noProof/>
                <w:lang w:val="en-AU"/>
              </w:rPr>
              <w:t>Phase 1: Development of long-list of candidate items</w:t>
            </w:r>
            <w:r w:rsidR="006E382E" w:rsidRPr="00FF3077">
              <w:rPr>
                <w:noProof/>
                <w:webHidden/>
                <w:lang w:val="en-AU"/>
              </w:rPr>
              <w:tab/>
            </w:r>
            <w:r w:rsidR="006E382E" w:rsidRPr="00FF3077">
              <w:rPr>
                <w:noProof/>
                <w:webHidden/>
                <w:lang w:val="en-AU"/>
              </w:rPr>
              <w:fldChar w:fldCharType="begin"/>
            </w:r>
            <w:r w:rsidR="006E382E" w:rsidRPr="00FF3077">
              <w:rPr>
                <w:noProof/>
                <w:webHidden/>
                <w:lang w:val="en-AU"/>
              </w:rPr>
              <w:instrText xml:space="preserve"> PAGEREF _Toc451344994 \h </w:instrText>
            </w:r>
            <w:r w:rsidR="006E382E" w:rsidRPr="00FF3077">
              <w:rPr>
                <w:noProof/>
                <w:webHidden/>
                <w:lang w:val="en-AU"/>
              </w:rPr>
            </w:r>
            <w:r w:rsidR="006E382E" w:rsidRPr="00FF3077">
              <w:rPr>
                <w:noProof/>
                <w:webHidden/>
                <w:lang w:val="en-AU"/>
              </w:rPr>
              <w:fldChar w:fldCharType="separate"/>
            </w:r>
            <w:r w:rsidR="006E382E" w:rsidRPr="00FF3077">
              <w:rPr>
                <w:noProof/>
                <w:webHidden/>
                <w:lang w:val="en-AU"/>
              </w:rPr>
              <w:t>4</w:t>
            </w:r>
            <w:r w:rsidR="006E382E" w:rsidRPr="00FF3077">
              <w:rPr>
                <w:noProof/>
                <w:webHidden/>
                <w:lang w:val="en-AU"/>
              </w:rPr>
              <w:fldChar w:fldCharType="end"/>
            </w:r>
          </w:hyperlink>
        </w:p>
        <w:p w14:paraId="4E0BE396" w14:textId="77777777" w:rsidR="006E382E" w:rsidRPr="00FF3077" w:rsidRDefault="00D70612">
          <w:pPr>
            <w:pStyle w:val="TOC3"/>
            <w:tabs>
              <w:tab w:val="right" w:leader="dot" w:pos="9016"/>
            </w:tabs>
            <w:rPr>
              <w:noProof/>
              <w:lang w:val="en-AU"/>
            </w:rPr>
          </w:pPr>
          <w:hyperlink w:anchor="_Toc451344995" w:history="1">
            <w:r w:rsidR="006E382E" w:rsidRPr="00FF3077">
              <w:rPr>
                <w:rStyle w:val="Hyperlink"/>
                <w:noProof/>
                <w:lang w:val="en-AU"/>
              </w:rPr>
              <w:t>Systematic review of existing forensic medical reports</w:t>
            </w:r>
            <w:r w:rsidR="006E382E" w:rsidRPr="00FF3077">
              <w:rPr>
                <w:noProof/>
                <w:webHidden/>
                <w:lang w:val="en-AU"/>
              </w:rPr>
              <w:tab/>
            </w:r>
            <w:r w:rsidR="006E382E" w:rsidRPr="00FF3077">
              <w:rPr>
                <w:noProof/>
                <w:webHidden/>
                <w:lang w:val="en-AU"/>
              </w:rPr>
              <w:fldChar w:fldCharType="begin"/>
            </w:r>
            <w:r w:rsidR="006E382E" w:rsidRPr="00FF3077">
              <w:rPr>
                <w:noProof/>
                <w:webHidden/>
                <w:lang w:val="en-AU"/>
              </w:rPr>
              <w:instrText xml:space="preserve"> PAGEREF _Toc451344995 \h </w:instrText>
            </w:r>
            <w:r w:rsidR="006E382E" w:rsidRPr="00FF3077">
              <w:rPr>
                <w:noProof/>
                <w:webHidden/>
                <w:lang w:val="en-AU"/>
              </w:rPr>
            </w:r>
            <w:r w:rsidR="006E382E" w:rsidRPr="00FF3077">
              <w:rPr>
                <w:noProof/>
                <w:webHidden/>
                <w:lang w:val="en-AU"/>
              </w:rPr>
              <w:fldChar w:fldCharType="separate"/>
            </w:r>
            <w:r w:rsidR="006E382E" w:rsidRPr="00FF3077">
              <w:rPr>
                <w:noProof/>
                <w:webHidden/>
                <w:lang w:val="en-AU"/>
              </w:rPr>
              <w:t>4</w:t>
            </w:r>
            <w:r w:rsidR="006E382E" w:rsidRPr="00FF3077">
              <w:rPr>
                <w:noProof/>
                <w:webHidden/>
                <w:lang w:val="en-AU"/>
              </w:rPr>
              <w:fldChar w:fldCharType="end"/>
            </w:r>
          </w:hyperlink>
        </w:p>
        <w:p w14:paraId="3926D9DE" w14:textId="77777777" w:rsidR="006E382E" w:rsidRPr="00FF3077" w:rsidRDefault="00D70612">
          <w:pPr>
            <w:pStyle w:val="TOC3"/>
            <w:tabs>
              <w:tab w:val="right" w:leader="dot" w:pos="9016"/>
            </w:tabs>
            <w:rPr>
              <w:noProof/>
              <w:lang w:val="en-AU"/>
            </w:rPr>
          </w:pPr>
          <w:hyperlink w:anchor="_Toc451344996" w:history="1">
            <w:r w:rsidR="006E382E" w:rsidRPr="00FF3077">
              <w:rPr>
                <w:rStyle w:val="Hyperlink"/>
                <w:noProof/>
                <w:lang w:val="en-AU"/>
              </w:rPr>
              <w:t>Survey of Experts</w:t>
            </w:r>
            <w:r w:rsidR="006E382E" w:rsidRPr="00FF3077">
              <w:rPr>
                <w:noProof/>
                <w:webHidden/>
                <w:lang w:val="en-AU"/>
              </w:rPr>
              <w:tab/>
            </w:r>
            <w:r w:rsidR="006E382E" w:rsidRPr="00FF3077">
              <w:rPr>
                <w:noProof/>
                <w:webHidden/>
                <w:lang w:val="en-AU"/>
              </w:rPr>
              <w:fldChar w:fldCharType="begin"/>
            </w:r>
            <w:r w:rsidR="006E382E" w:rsidRPr="00FF3077">
              <w:rPr>
                <w:noProof/>
                <w:webHidden/>
                <w:lang w:val="en-AU"/>
              </w:rPr>
              <w:instrText xml:space="preserve"> PAGEREF _Toc451344996 \h </w:instrText>
            </w:r>
            <w:r w:rsidR="006E382E" w:rsidRPr="00FF3077">
              <w:rPr>
                <w:noProof/>
                <w:webHidden/>
                <w:lang w:val="en-AU"/>
              </w:rPr>
            </w:r>
            <w:r w:rsidR="006E382E" w:rsidRPr="00FF3077">
              <w:rPr>
                <w:noProof/>
                <w:webHidden/>
                <w:lang w:val="en-AU"/>
              </w:rPr>
              <w:fldChar w:fldCharType="separate"/>
            </w:r>
            <w:r w:rsidR="006E382E" w:rsidRPr="00FF3077">
              <w:rPr>
                <w:noProof/>
                <w:webHidden/>
                <w:lang w:val="en-AU"/>
              </w:rPr>
              <w:t>5</w:t>
            </w:r>
            <w:r w:rsidR="006E382E" w:rsidRPr="00FF3077">
              <w:rPr>
                <w:noProof/>
                <w:webHidden/>
                <w:lang w:val="en-AU"/>
              </w:rPr>
              <w:fldChar w:fldCharType="end"/>
            </w:r>
          </w:hyperlink>
        </w:p>
        <w:p w14:paraId="2280F477" w14:textId="77777777" w:rsidR="006E382E" w:rsidRPr="00FF3077" w:rsidRDefault="00D70612">
          <w:pPr>
            <w:pStyle w:val="TOC2"/>
            <w:tabs>
              <w:tab w:val="right" w:leader="dot" w:pos="9016"/>
            </w:tabs>
            <w:rPr>
              <w:noProof/>
              <w:lang w:val="en-AU"/>
            </w:rPr>
          </w:pPr>
          <w:hyperlink w:anchor="_Toc451344997" w:history="1">
            <w:r w:rsidR="006E382E" w:rsidRPr="00FF3077">
              <w:rPr>
                <w:rStyle w:val="Hyperlink"/>
                <w:noProof/>
                <w:lang w:val="en-AU"/>
              </w:rPr>
              <w:t>Phase 2: Delphi consensus process</w:t>
            </w:r>
            <w:r w:rsidR="006E382E" w:rsidRPr="00FF3077">
              <w:rPr>
                <w:noProof/>
                <w:webHidden/>
                <w:lang w:val="en-AU"/>
              </w:rPr>
              <w:tab/>
            </w:r>
            <w:r w:rsidR="006E382E" w:rsidRPr="00FF3077">
              <w:rPr>
                <w:noProof/>
                <w:webHidden/>
                <w:lang w:val="en-AU"/>
              </w:rPr>
              <w:fldChar w:fldCharType="begin"/>
            </w:r>
            <w:r w:rsidR="006E382E" w:rsidRPr="00FF3077">
              <w:rPr>
                <w:noProof/>
                <w:webHidden/>
                <w:lang w:val="en-AU"/>
              </w:rPr>
              <w:instrText xml:space="preserve"> PAGEREF _Toc451344997 \h </w:instrText>
            </w:r>
            <w:r w:rsidR="006E382E" w:rsidRPr="00FF3077">
              <w:rPr>
                <w:noProof/>
                <w:webHidden/>
                <w:lang w:val="en-AU"/>
              </w:rPr>
            </w:r>
            <w:r w:rsidR="006E382E" w:rsidRPr="00FF3077">
              <w:rPr>
                <w:noProof/>
                <w:webHidden/>
                <w:lang w:val="en-AU"/>
              </w:rPr>
              <w:fldChar w:fldCharType="separate"/>
            </w:r>
            <w:r w:rsidR="006E382E" w:rsidRPr="00FF3077">
              <w:rPr>
                <w:noProof/>
                <w:webHidden/>
                <w:lang w:val="en-AU"/>
              </w:rPr>
              <w:t>6</w:t>
            </w:r>
            <w:r w:rsidR="006E382E" w:rsidRPr="00FF3077">
              <w:rPr>
                <w:noProof/>
                <w:webHidden/>
                <w:lang w:val="en-AU"/>
              </w:rPr>
              <w:fldChar w:fldCharType="end"/>
            </w:r>
          </w:hyperlink>
        </w:p>
        <w:p w14:paraId="482F3267" w14:textId="77777777" w:rsidR="006E382E" w:rsidRPr="00FF3077" w:rsidRDefault="00D70612">
          <w:pPr>
            <w:pStyle w:val="TOC3"/>
            <w:tabs>
              <w:tab w:val="right" w:leader="dot" w:pos="9016"/>
            </w:tabs>
            <w:rPr>
              <w:noProof/>
              <w:lang w:val="en-AU"/>
            </w:rPr>
          </w:pPr>
          <w:hyperlink w:anchor="_Toc451344998" w:history="1">
            <w:r w:rsidR="006E382E" w:rsidRPr="00FF3077">
              <w:rPr>
                <w:rStyle w:val="Hyperlink"/>
                <w:noProof/>
                <w:lang w:val="en-AU"/>
              </w:rPr>
              <w:t>Design and setting</w:t>
            </w:r>
            <w:r w:rsidR="006E382E" w:rsidRPr="00FF3077">
              <w:rPr>
                <w:noProof/>
                <w:webHidden/>
                <w:lang w:val="en-AU"/>
              </w:rPr>
              <w:tab/>
            </w:r>
            <w:r w:rsidR="006E382E" w:rsidRPr="00FF3077">
              <w:rPr>
                <w:noProof/>
                <w:webHidden/>
                <w:lang w:val="en-AU"/>
              </w:rPr>
              <w:fldChar w:fldCharType="begin"/>
            </w:r>
            <w:r w:rsidR="006E382E" w:rsidRPr="00FF3077">
              <w:rPr>
                <w:noProof/>
                <w:webHidden/>
                <w:lang w:val="en-AU"/>
              </w:rPr>
              <w:instrText xml:space="preserve"> PAGEREF _Toc451344998 \h </w:instrText>
            </w:r>
            <w:r w:rsidR="006E382E" w:rsidRPr="00FF3077">
              <w:rPr>
                <w:noProof/>
                <w:webHidden/>
                <w:lang w:val="en-AU"/>
              </w:rPr>
            </w:r>
            <w:r w:rsidR="006E382E" w:rsidRPr="00FF3077">
              <w:rPr>
                <w:noProof/>
                <w:webHidden/>
                <w:lang w:val="en-AU"/>
              </w:rPr>
              <w:fldChar w:fldCharType="separate"/>
            </w:r>
            <w:r w:rsidR="006E382E" w:rsidRPr="00FF3077">
              <w:rPr>
                <w:noProof/>
                <w:webHidden/>
                <w:lang w:val="en-AU"/>
              </w:rPr>
              <w:t>6</w:t>
            </w:r>
            <w:r w:rsidR="006E382E" w:rsidRPr="00FF3077">
              <w:rPr>
                <w:noProof/>
                <w:webHidden/>
                <w:lang w:val="en-AU"/>
              </w:rPr>
              <w:fldChar w:fldCharType="end"/>
            </w:r>
          </w:hyperlink>
        </w:p>
        <w:p w14:paraId="55AD6399" w14:textId="77777777" w:rsidR="006E382E" w:rsidRPr="00FF3077" w:rsidRDefault="00D70612">
          <w:pPr>
            <w:pStyle w:val="TOC3"/>
            <w:tabs>
              <w:tab w:val="right" w:leader="dot" w:pos="9016"/>
            </w:tabs>
            <w:rPr>
              <w:noProof/>
              <w:lang w:val="en-AU"/>
            </w:rPr>
          </w:pPr>
          <w:hyperlink w:anchor="_Toc451344999" w:history="1">
            <w:r w:rsidR="006E382E" w:rsidRPr="00FF3077">
              <w:rPr>
                <w:rStyle w:val="Hyperlink"/>
                <w:noProof/>
                <w:lang w:val="en-AU"/>
              </w:rPr>
              <w:t>Participants</w:t>
            </w:r>
            <w:r w:rsidR="006E382E" w:rsidRPr="00FF3077">
              <w:rPr>
                <w:noProof/>
                <w:webHidden/>
                <w:lang w:val="en-AU"/>
              </w:rPr>
              <w:tab/>
            </w:r>
            <w:r w:rsidR="006E382E" w:rsidRPr="00FF3077">
              <w:rPr>
                <w:noProof/>
                <w:webHidden/>
                <w:lang w:val="en-AU"/>
              </w:rPr>
              <w:fldChar w:fldCharType="begin"/>
            </w:r>
            <w:r w:rsidR="006E382E" w:rsidRPr="00FF3077">
              <w:rPr>
                <w:noProof/>
                <w:webHidden/>
                <w:lang w:val="en-AU"/>
              </w:rPr>
              <w:instrText xml:space="preserve"> PAGEREF _Toc451344999 \h </w:instrText>
            </w:r>
            <w:r w:rsidR="006E382E" w:rsidRPr="00FF3077">
              <w:rPr>
                <w:noProof/>
                <w:webHidden/>
                <w:lang w:val="en-AU"/>
              </w:rPr>
            </w:r>
            <w:r w:rsidR="006E382E" w:rsidRPr="00FF3077">
              <w:rPr>
                <w:noProof/>
                <w:webHidden/>
                <w:lang w:val="en-AU"/>
              </w:rPr>
              <w:fldChar w:fldCharType="separate"/>
            </w:r>
            <w:r w:rsidR="006E382E" w:rsidRPr="00FF3077">
              <w:rPr>
                <w:noProof/>
                <w:webHidden/>
                <w:lang w:val="en-AU"/>
              </w:rPr>
              <w:t>6</w:t>
            </w:r>
            <w:r w:rsidR="006E382E" w:rsidRPr="00FF3077">
              <w:rPr>
                <w:noProof/>
                <w:webHidden/>
                <w:lang w:val="en-AU"/>
              </w:rPr>
              <w:fldChar w:fldCharType="end"/>
            </w:r>
          </w:hyperlink>
        </w:p>
        <w:p w14:paraId="77D2B7AD" w14:textId="77777777" w:rsidR="006E382E" w:rsidRPr="00FF3077" w:rsidRDefault="00D70612">
          <w:pPr>
            <w:pStyle w:val="TOC3"/>
            <w:tabs>
              <w:tab w:val="right" w:leader="dot" w:pos="9016"/>
            </w:tabs>
            <w:rPr>
              <w:noProof/>
              <w:lang w:val="en-AU"/>
            </w:rPr>
          </w:pPr>
          <w:hyperlink w:anchor="_Toc451345000" w:history="1">
            <w:r w:rsidR="006E382E" w:rsidRPr="00FF3077">
              <w:rPr>
                <w:rStyle w:val="Hyperlink"/>
                <w:noProof/>
                <w:lang w:val="en-AU"/>
              </w:rPr>
              <w:t>Procedure</w:t>
            </w:r>
            <w:r w:rsidR="006E382E" w:rsidRPr="00FF3077">
              <w:rPr>
                <w:noProof/>
                <w:webHidden/>
                <w:lang w:val="en-AU"/>
              </w:rPr>
              <w:tab/>
            </w:r>
            <w:r w:rsidR="006E382E" w:rsidRPr="00FF3077">
              <w:rPr>
                <w:noProof/>
                <w:webHidden/>
                <w:lang w:val="en-AU"/>
              </w:rPr>
              <w:fldChar w:fldCharType="begin"/>
            </w:r>
            <w:r w:rsidR="006E382E" w:rsidRPr="00FF3077">
              <w:rPr>
                <w:noProof/>
                <w:webHidden/>
                <w:lang w:val="en-AU"/>
              </w:rPr>
              <w:instrText xml:space="preserve"> PAGEREF _Toc451345000 \h </w:instrText>
            </w:r>
            <w:r w:rsidR="006E382E" w:rsidRPr="00FF3077">
              <w:rPr>
                <w:noProof/>
                <w:webHidden/>
                <w:lang w:val="en-AU"/>
              </w:rPr>
            </w:r>
            <w:r w:rsidR="006E382E" w:rsidRPr="00FF3077">
              <w:rPr>
                <w:noProof/>
                <w:webHidden/>
                <w:lang w:val="en-AU"/>
              </w:rPr>
              <w:fldChar w:fldCharType="separate"/>
            </w:r>
            <w:r w:rsidR="006E382E" w:rsidRPr="00FF3077">
              <w:rPr>
                <w:noProof/>
                <w:webHidden/>
                <w:lang w:val="en-AU"/>
              </w:rPr>
              <w:t>6</w:t>
            </w:r>
            <w:r w:rsidR="006E382E" w:rsidRPr="00FF3077">
              <w:rPr>
                <w:noProof/>
                <w:webHidden/>
                <w:lang w:val="en-AU"/>
              </w:rPr>
              <w:fldChar w:fldCharType="end"/>
            </w:r>
          </w:hyperlink>
        </w:p>
        <w:p w14:paraId="69DD528B" w14:textId="77777777" w:rsidR="006E382E" w:rsidRPr="00FF3077" w:rsidRDefault="00D70612">
          <w:pPr>
            <w:pStyle w:val="TOC2"/>
            <w:tabs>
              <w:tab w:val="right" w:leader="dot" w:pos="9016"/>
            </w:tabs>
            <w:rPr>
              <w:noProof/>
              <w:lang w:val="en-AU"/>
            </w:rPr>
          </w:pPr>
          <w:hyperlink w:anchor="_Toc451345001" w:history="1">
            <w:r w:rsidR="006E382E" w:rsidRPr="00FF3077">
              <w:rPr>
                <w:rStyle w:val="Hyperlink"/>
                <w:noProof/>
                <w:lang w:val="en-AU"/>
              </w:rPr>
              <w:t>Phase 3: Development and dissemination of the PERFORM guideline and E&amp;E document</w:t>
            </w:r>
            <w:r w:rsidR="006E382E" w:rsidRPr="00FF3077">
              <w:rPr>
                <w:noProof/>
                <w:webHidden/>
                <w:lang w:val="en-AU"/>
              </w:rPr>
              <w:tab/>
            </w:r>
            <w:r w:rsidR="006E382E" w:rsidRPr="00FF3077">
              <w:rPr>
                <w:noProof/>
                <w:webHidden/>
                <w:lang w:val="en-AU"/>
              </w:rPr>
              <w:fldChar w:fldCharType="begin"/>
            </w:r>
            <w:r w:rsidR="006E382E" w:rsidRPr="00FF3077">
              <w:rPr>
                <w:noProof/>
                <w:webHidden/>
                <w:lang w:val="en-AU"/>
              </w:rPr>
              <w:instrText xml:space="preserve"> PAGEREF _Toc451345001 \h </w:instrText>
            </w:r>
            <w:r w:rsidR="006E382E" w:rsidRPr="00FF3077">
              <w:rPr>
                <w:noProof/>
                <w:webHidden/>
                <w:lang w:val="en-AU"/>
              </w:rPr>
            </w:r>
            <w:r w:rsidR="006E382E" w:rsidRPr="00FF3077">
              <w:rPr>
                <w:noProof/>
                <w:webHidden/>
                <w:lang w:val="en-AU"/>
              </w:rPr>
              <w:fldChar w:fldCharType="separate"/>
            </w:r>
            <w:r w:rsidR="006E382E" w:rsidRPr="00FF3077">
              <w:rPr>
                <w:noProof/>
                <w:webHidden/>
                <w:lang w:val="en-AU"/>
              </w:rPr>
              <w:t>7</w:t>
            </w:r>
            <w:r w:rsidR="006E382E" w:rsidRPr="00FF3077">
              <w:rPr>
                <w:noProof/>
                <w:webHidden/>
                <w:lang w:val="en-AU"/>
              </w:rPr>
              <w:fldChar w:fldCharType="end"/>
            </w:r>
          </w:hyperlink>
        </w:p>
        <w:p w14:paraId="6AB49182" w14:textId="77777777" w:rsidR="006E382E" w:rsidRPr="00FF3077" w:rsidRDefault="00D70612">
          <w:pPr>
            <w:pStyle w:val="TOC2"/>
            <w:tabs>
              <w:tab w:val="right" w:leader="dot" w:pos="9016"/>
            </w:tabs>
            <w:rPr>
              <w:noProof/>
              <w:lang w:val="en-AU"/>
            </w:rPr>
          </w:pPr>
          <w:hyperlink w:anchor="_Toc451345002" w:history="1">
            <w:r w:rsidR="006E382E" w:rsidRPr="00FF3077">
              <w:rPr>
                <w:rStyle w:val="Hyperlink"/>
                <w:noProof/>
                <w:lang w:val="en-AU"/>
              </w:rPr>
              <w:t>Ethical clearance</w:t>
            </w:r>
            <w:r w:rsidR="006E382E" w:rsidRPr="00FF3077">
              <w:rPr>
                <w:noProof/>
                <w:webHidden/>
                <w:lang w:val="en-AU"/>
              </w:rPr>
              <w:tab/>
            </w:r>
            <w:r w:rsidR="006E382E" w:rsidRPr="00FF3077">
              <w:rPr>
                <w:noProof/>
                <w:webHidden/>
                <w:lang w:val="en-AU"/>
              </w:rPr>
              <w:fldChar w:fldCharType="begin"/>
            </w:r>
            <w:r w:rsidR="006E382E" w:rsidRPr="00FF3077">
              <w:rPr>
                <w:noProof/>
                <w:webHidden/>
                <w:lang w:val="en-AU"/>
              </w:rPr>
              <w:instrText xml:space="preserve"> PAGEREF _Toc451345002 \h </w:instrText>
            </w:r>
            <w:r w:rsidR="006E382E" w:rsidRPr="00FF3077">
              <w:rPr>
                <w:noProof/>
                <w:webHidden/>
                <w:lang w:val="en-AU"/>
              </w:rPr>
            </w:r>
            <w:r w:rsidR="006E382E" w:rsidRPr="00FF3077">
              <w:rPr>
                <w:noProof/>
                <w:webHidden/>
                <w:lang w:val="en-AU"/>
              </w:rPr>
              <w:fldChar w:fldCharType="separate"/>
            </w:r>
            <w:r w:rsidR="006E382E" w:rsidRPr="00FF3077">
              <w:rPr>
                <w:noProof/>
                <w:webHidden/>
                <w:lang w:val="en-AU"/>
              </w:rPr>
              <w:t>8</w:t>
            </w:r>
            <w:r w:rsidR="006E382E" w:rsidRPr="00FF3077">
              <w:rPr>
                <w:noProof/>
                <w:webHidden/>
                <w:lang w:val="en-AU"/>
              </w:rPr>
              <w:fldChar w:fldCharType="end"/>
            </w:r>
          </w:hyperlink>
        </w:p>
        <w:p w14:paraId="2C3F2176" w14:textId="77777777" w:rsidR="006E382E" w:rsidRPr="00FF3077" w:rsidRDefault="00D70612">
          <w:pPr>
            <w:pStyle w:val="TOC1"/>
            <w:tabs>
              <w:tab w:val="right" w:leader="dot" w:pos="9016"/>
            </w:tabs>
            <w:rPr>
              <w:noProof/>
              <w:lang w:val="en-AU"/>
            </w:rPr>
          </w:pPr>
          <w:hyperlink w:anchor="_Toc451345003" w:history="1">
            <w:r w:rsidR="006E382E" w:rsidRPr="00FF3077">
              <w:rPr>
                <w:rStyle w:val="Hyperlink"/>
                <w:noProof/>
                <w:lang w:val="en-AU"/>
              </w:rPr>
              <w:t>References</w:t>
            </w:r>
            <w:r w:rsidR="006E382E" w:rsidRPr="00FF3077">
              <w:rPr>
                <w:noProof/>
                <w:webHidden/>
                <w:lang w:val="en-AU"/>
              </w:rPr>
              <w:tab/>
            </w:r>
            <w:r w:rsidR="006E382E" w:rsidRPr="00FF3077">
              <w:rPr>
                <w:noProof/>
                <w:webHidden/>
                <w:lang w:val="en-AU"/>
              </w:rPr>
              <w:fldChar w:fldCharType="begin"/>
            </w:r>
            <w:r w:rsidR="006E382E" w:rsidRPr="00FF3077">
              <w:rPr>
                <w:noProof/>
                <w:webHidden/>
                <w:lang w:val="en-AU"/>
              </w:rPr>
              <w:instrText xml:space="preserve"> PAGEREF _Toc451345003 \h </w:instrText>
            </w:r>
            <w:r w:rsidR="006E382E" w:rsidRPr="00FF3077">
              <w:rPr>
                <w:noProof/>
                <w:webHidden/>
                <w:lang w:val="en-AU"/>
              </w:rPr>
            </w:r>
            <w:r w:rsidR="006E382E" w:rsidRPr="00FF3077">
              <w:rPr>
                <w:noProof/>
                <w:webHidden/>
                <w:lang w:val="en-AU"/>
              </w:rPr>
              <w:fldChar w:fldCharType="separate"/>
            </w:r>
            <w:r w:rsidR="006E382E" w:rsidRPr="00FF3077">
              <w:rPr>
                <w:noProof/>
                <w:webHidden/>
                <w:lang w:val="en-AU"/>
              </w:rPr>
              <w:t>8</w:t>
            </w:r>
            <w:r w:rsidR="006E382E" w:rsidRPr="00FF3077">
              <w:rPr>
                <w:noProof/>
                <w:webHidden/>
                <w:lang w:val="en-AU"/>
              </w:rPr>
              <w:fldChar w:fldCharType="end"/>
            </w:r>
          </w:hyperlink>
        </w:p>
        <w:p w14:paraId="0CF381AA" w14:textId="77777777" w:rsidR="006E382E" w:rsidRPr="00FF3077" w:rsidRDefault="00D70612">
          <w:pPr>
            <w:pStyle w:val="TOC1"/>
            <w:tabs>
              <w:tab w:val="right" w:leader="dot" w:pos="9016"/>
            </w:tabs>
            <w:rPr>
              <w:noProof/>
              <w:lang w:val="en-AU"/>
            </w:rPr>
          </w:pPr>
          <w:hyperlink w:anchor="_Toc451345004" w:history="1">
            <w:r w:rsidR="006E382E" w:rsidRPr="00FF3077">
              <w:rPr>
                <w:rStyle w:val="Hyperlink"/>
                <w:noProof/>
                <w:lang w:val="en-AU"/>
              </w:rPr>
              <w:t>Annex 1 Scope of Questionnaire</w:t>
            </w:r>
            <w:r w:rsidR="006E382E" w:rsidRPr="00FF3077">
              <w:rPr>
                <w:noProof/>
                <w:webHidden/>
                <w:lang w:val="en-AU"/>
              </w:rPr>
              <w:tab/>
            </w:r>
            <w:r w:rsidR="006E382E" w:rsidRPr="00FF3077">
              <w:rPr>
                <w:noProof/>
                <w:webHidden/>
                <w:lang w:val="en-AU"/>
              </w:rPr>
              <w:fldChar w:fldCharType="begin"/>
            </w:r>
            <w:r w:rsidR="006E382E" w:rsidRPr="00FF3077">
              <w:rPr>
                <w:noProof/>
                <w:webHidden/>
                <w:lang w:val="en-AU"/>
              </w:rPr>
              <w:instrText xml:space="preserve"> PAGEREF _Toc451345004 \h </w:instrText>
            </w:r>
            <w:r w:rsidR="006E382E" w:rsidRPr="00FF3077">
              <w:rPr>
                <w:noProof/>
                <w:webHidden/>
                <w:lang w:val="en-AU"/>
              </w:rPr>
            </w:r>
            <w:r w:rsidR="006E382E" w:rsidRPr="00FF3077">
              <w:rPr>
                <w:noProof/>
                <w:webHidden/>
                <w:lang w:val="en-AU"/>
              </w:rPr>
              <w:fldChar w:fldCharType="separate"/>
            </w:r>
            <w:r w:rsidR="006E382E" w:rsidRPr="00FF3077">
              <w:rPr>
                <w:noProof/>
                <w:webHidden/>
                <w:lang w:val="en-AU"/>
              </w:rPr>
              <w:t>10</w:t>
            </w:r>
            <w:r w:rsidR="006E382E" w:rsidRPr="00FF3077">
              <w:rPr>
                <w:noProof/>
                <w:webHidden/>
                <w:lang w:val="en-AU"/>
              </w:rPr>
              <w:fldChar w:fldCharType="end"/>
            </w:r>
          </w:hyperlink>
        </w:p>
        <w:p w14:paraId="74C20968" w14:textId="77777777" w:rsidR="006E382E" w:rsidRPr="00FF3077" w:rsidRDefault="00D70612">
          <w:pPr>
            <w:pStyle w:val="TOC1"/>
            <w:tabs>
              <w:tab w:val="right" w:leader="dot" w:pos="9016"/>
            </w:tabs>
            <w:rPr>
              <w:noProof/>
              <w:lang w:val="en-AU"/>
            </w:rPr>
          </w:pPr>
          <w:hyperlink w:anchor="_Toc451345005" w:history="1">
            <w:r w:rsidR="006E382E" w:rsidRPr="00FF3077">
              <w:rPr>
                <w:rStyle w:val="Hyperlink"/>
                <w:noProof/>
                <w:lang w:val="en-AU"/>
              </w:rPr>
              <w:t>Annex 2 Time Table</w:t>
            </w:r>
            <w:r w:rsidR="006E382E" w:rsidRPr="00FF3077">
              <w:rPr>
                <w:noProof/>
                <w:webHidden/>
                <w:lang w:val="en-AU"/>
              </w:rPr>
              <w:tab/>
            </w:r>
            <w:r w:rsidR="006E382E" w:rsidRPr="00FF3077">
              <w:rPr>
                <w:noProof/>
                <w:webHidden/>
                <w:lang w:val="en-AU"/>
              </w:rPr>
              <w:fldChar w:fldCharType="begin"/>
            </w:r>
            <w:r w:rsidR="006E382E" w:rsidRPr="00FF3077">
              <w:rPr>
                <w:noProof/>
                <w:webHidden/>
                <w:lang w:val="en-AU"/>
              </w:rPr>
              <w:instrText xml:space="preserve"> PAGEREF _Toc451345005 \h </w:instrText>
            </w:r>
            <w:r w:rsidR="006E382E" w:rsidRPr="00FF3077">
              <w:rPr>
                <w:noProof/>
                <w:webHidden/>
                <w:lang w:val="en-AU"/>
              </w:rPr>
            </w:r>
            <w:r w:rsidR="006E382E" w:rsidRPr="00FF3077">
              <w:rPr>
                <w:noProof/>
                <w:webHidden/>
                <w:lang w:val="en-AU"/>
              </w:rPr>
              <w:fldChar w:fldCharType="separate"/>
            </w:r>
            <w:r w:rsidR="006E382E" w:rsidRPr="00FF3077">
              <w:rPr>
                <w:noProof/>
                <w:webHidden/>
                <w:lang w:val="en-AU"/>
              </w:rPr>
              <w:t>0</w:t>
            </w:r>
            <w:r w:rsidR="006E382E" w:rsidRPr="00FF3077">
              <w:rPr>
                <w:noProof/>
                <w:webHidden/>
                <w:lang w:val="en-AU"/>
              </w:rPr>
              <w:fldChar w:fldCharType="end"/>
            </w:r>
          </w:hyperlink>
        </w:p>
        <w:p w14:paraId="7B6C1EF2" w14:textId="77777777" w:rsidR="00D756EB" w:rsidRPr="00FF3077" w:rsidRDefault="00673C6F">
          <w:pPr>
            <w:rPr>
              <w:lang w:val="en-AU"/>
            </w:rPr>
          </w:pPr>
          <w:r w:rsidRPr="00FF3077">
            <w:rPr>
              <w:b/>
              <w:bCs/>
              <w:noProof/>
              <w:lang w:val="en-AU"/>
            </w:rPr>
            <w:fldChar w:fldCharType="end"/>
          </w:r>
        </w:p>
      </w:sdtContent>
    </w:sdt>
    <w:p w14:paraId="7DEC1AE7" w14:textId="77777777" w:rsidR="00697BF7" w:rsidRPr="00FF3077" w:rsidRDefault="00697BF7">
      <w:pPr>
        <w:rPr>
          <w:lang w:val="en-AU"/>
        </w:rPr>
      </w:pPr>
    </w:p>
    <w:p w14:paraId="65D10CD2" w14:textId="77777777" w:rsidR="00D756EB" w:rsidRPr="00FF3077" w:rsidRDefault="00D756EB">
      <w:pPr>
        <w:rPr>
          <w:lang w:val="en-AU"/>
        </w:rPr>
      </w:pPr>
      <w:r w:rsidRPr="00FF3077">
        <w:rPr>
          <w:lang w:val="en-AU"/>
        </w:rPr>
        <w:br w:type="page"/>
      </w:r>
    </w:p>
    <w:p w14:paraId="1FE5CCB3" w14:textId="77777777" w:rsidR="00C87367" w:rsidRPr="00FF3077" w:rsidRDefault="00C87367" w:rsidP="00C87367">
      <w:pPr>
        <w:pStyle w:val="Heading1"/>
        <w:rPr>
          <w:lang w:val="en-AU"/>
        </w:rPr>
      </w:pPr>
      <w:bookmarkStart w:id="1" w:name="_Toc448933856"/>
      <w:bookmarkStart w:id="2" w:name="_Toc451344991"/>
      <w:r w:rsidRPr="00FF3077">
        <w:rPr>
          <w:lang w:val="en-AU"/>
        </w:rPr>
        <w:lastRenderedPageBreak/>
        <w:t>Background</w:t>
      </w:r>
      <w:bookmarkEnd w:id="1"/>
      <w:bookmarkEnd w:id="2"/>
      <w:r w:rsidRPr="00FF3077">
        <w:rPr>
          <w:lang w:val="en-AU"/>
        </w:rPr>
        <w:t xml:space="preserve"> </w:t>
      </w:r>
    </w:p>
    <w:p w14:paraId="4DEAC4E5" w14:textId="0E581994" w:rsidR="00C87367" w:rsidRPr="00FF3077" w:rsidRDefault="00C87367" w:rsidP="00C87367">
      <w:pPr>
        <w:spacing w:after="120"/>
        <w:jc w:val="both"/>
        <w:rPr>
          <w:lang w:val="en-AU"/>
        </w:rPr>
      </w:pPr>
      <w:r w:rsidRPr="00FF3077">
        <w:rPr>
          <w:lang w:val="en-AU"/>
        </w:rPr>
        <w:t>Forensic medicine is a branch of medicine that uses medical knowledge and technology to assist the law and inform legal proceedings</w:t>
      </w:r>
      <w:r w:rsidR="001D3EEB" w:rsidRPr="00FF3077">
        <w:rPr>
          <w:lang w:val="en-AU"/>
        </w:rPr>
        <w:fldChar w:fldCharType="begin" w:fldLock="1"/>
      </w:r>
      <w:r w:rsidR="008162E0">
        <w:rPr>
          <w:lang w:val="en-AU"/>
        </w:rPr>
        <w:instrText>ADDIN CSL_CITATION { "citationItems" : [ { "id" : "ITEM-1", "itemData" : { "author" : [ { "dropping-particle" : "", "family" : "Tim Penyusun Bagian Kedokteran Forensik FKUI", "given" : "", "non-dropping-particle" : "", "parse-names" : false, "suffix" : "" } ], "id" : "ITEM-1", "issued" : { "date-parts" : [ [ "1997" ] ] }, "number-of-pages" : "1-3", "publisher" : "Bagian Kedokteran Forensik FKUI", "publisher-place" : "Jakarta", "title" : "Ilmu kedokteran forensik", "type" : "book" }, "uris" : [ "http://www.mendeley.com/documents/?uuid=610bfd92-5f9a-43dc-944d-39f4e12bd458" ] }, { "id" : "ITEM-2", "itemData" : { "author" : [ { "dropping-particle" : "", "family" : "Idries", "given" : "Abdul Mun'im", "non-dropping-particle" : "", "parse-names" : false, "suffix" : "" } ], "chapter-number" : "1", "container-title" : "Penerapan ilmu kedokteran forensik dalam proses penyidikan", "edition" : "2", "editor" : [ { "dropping-particle" : "", "family" : "Idries", "given" : "Abdul Mun'im", "non-dropping-particle" : "", "parse-names" : false, "suffix" : "" }, { "dropping-particle" : "", "family" : "Tjiptomartono", "given" : "Agung Legowo", "non-dropping-particle" : "", "parse-names" : false, "suffix" : "" } ], "id" : "ITEM-2", "issued" : { "date-parts" : [ [ "2008" ] ] }, "page" : "1-3", "publisher" : "CV. Sagung Seto", "publisher-place" : "Jakarta", "title" : "Pendahuluan", "type" : "chapter" }, "uris" : [ "http://www.mendeley.com/documents/?uuid=2d27b57f-5c36-4df3-bd1f-1427c3bbd8fd" ] } ], "mendeley" : { "formattedCitation" : "&lt;sup&gt;1,2&lt;/sup&gt;", "plainTextFormattedCitation" : "1,2", "previouslyFormattedCitation" : "&lt;sup&gt;1,2&lt;/sup&gt;" }, "properties" : { "noteIndex" : 0 }, "schema" : "https://github.com/citation-style-language/schema/raw/master/csl-citation.json" }</w:instrText>
      </w:r>
      <w:r w:rsidR="001D3EEB" w:rsidRPr="00FF3077">
        <w:rPr>
          <w:lang w:val="en-AU"/>
        </w:rPr>
        <w:fldChar w:fldCharType="separate"/>
      </w:r>
      <w:r w:rsidR="004550AF" w:rsidRPr="004550AF">
        <w:rPr>
          <w:noProof/>
          <w:vertAlign w:val="superscript"/>
          <w:lang w:val="en-AU"/>
        </w:rPr>
        <w:t>1,2</w:t>
      </w:r>
      <w:r w:rsidR="001D3EEB" w:rsidRPr="00FF3077">
        <w:rPr>
          <w:lang w:val="en-AU"/>
        </w:rPr>
        <w:fldChar w:fldCharType="end"/>
      </w:r>
      <w:r w:rsidRPr="00FF3077">
        <w:rPr>
          <w:lang w:val="en-AU"/>
        </w:rPr>
        <w:t>. It plays an important role in processing and interpreting raw physical evidence gathered from medical and other forensic investigation</w:t>
      </w:r>
      <w:r w:rsidR="00862254" w:rsidRPr="00FF3077">
        <w:rPr>
          <w:lang w:val="en-AU"/>
        </w:rPr>
        <w:t>s</w:t>
      </w:r>
      <w:r w:rsidRPr="00FF3077">
        <w:rPr>
          <w:lang w:val="en-AU"/>
        </w:rPr>
        <w:t xml:space="preserve"> resulting in an expert opinion suitable for presentation to a judicial fact finder. The results of a forensic medical investigation are usually presented in the form of an expert opinion, which serves to assist legal proceedings by helping fact finders understand the significance of physical evidence in cases involving </w:t>
      </w:r>
      <w:r w:rsidR="00862254" w:rsidRPr="00FF3077">
        <w:rPr>
          <w:lang w:val="en-AU"/>
        </w:rPr>
        <w:t xml:space="preserve">the </w:t>
      </w:r>
      <w:r w:rsidRPr="00FF3077">
        <w:rPr>
          <w:lang w:val="en-AU"/>
        </w:rPr>
        <w:t>injury or death of a human being</w:t>
      </w:r>
      <w:r w:rsidR="001D3EEB" w:rsidRPr="00FF3077">
        <w:rPr>
          <w:lang w:val="en-AU"/>
        </w:rPr>
        <w:fldChar w:fldCharType="begin" w:fldLock="1"/>
      </w:r>
      <w:r w:rsidR="008162E0">
        <w:rPr>
          <w:lang w:val="en-AU"/>
        </w:rPr>
        <w:instrText>ADDIN CSL_CITATION { "citationItems" : [ { "id" : "ITEM-1", "itemData" : { "author" : [ { "dropping-particle" : "", "family" : "Idries", "given" : "Abdul Mun'im", "non-dropping-particle" : "", "parse-names" : false, "suffix" : "" } ], "chapter-number" : "1", "container-title" : "Pedoman praktis ilmu kedokteran forensik bagi praktisi hukum", "editor" : [ { "dropping-particle" : "", "family" : "Idries", "given" : "Abdul Mun'im", "non-dropping-particle" : "", "parse-names" : false, "suffix" : "" } ], "id" : "ITEM-1", "issued" : { "date-parts" : [ [ "2009" ] ] }, "page" : "1-8", "publisher" : "CV. Sagung Seto", "publisher-place" : "Jakarta", "title" : "Pendahuluan", "type" : "chapter" }, "uris" : [ "http://www.mendeley.com/documents/?uuid=3ffa224b-20c9-40c2-b953-718aa981fff5" ] } ], "mendeley" : { "formattedCitation" : "&lt;sup&gt;3&lt;/sup&gt;", "plainTextFormattedCitation" : "3", "previouslyFormattedCitation" : "&lt;sup&gt;3&lt;/sup&gt;" }, "properties" : { "noteIndex" : 0 }, "schema" : "https://github.com/citation-style-language/schema/raw/master/csl-citation.json" }</w:instrText>
      </w:r>
      <w:r w:rsidR="001D3EEB" w:rsidRPr="00FF3077">
        <w:rPr>
          <w:lang w:val="en-AU"/>
        </w:rPr>
        <w:fldChar w:fldCharType="separate"/>
      </w:r>
      <w:r w:rsidR="004550AF" w:rsidRPr="004550AF">
        <w:rPr>
          <w:noProof/>
          <w:vertAlign w:val="superscript"/>
          <w:lang w:val="en-AU"/>
        </w:rPr>
        <w:t>3</w:t>
      </w:r>
      <w:r w:rsidR="001D3EEB" w:rsidRPr="00FF3077">
        <w:rPr>
          <w:lang w:val="en-AU"/>
        </w:rPr>
        <w:fldChar w:fldCharType="end"/>
      </w:r>
      <w:r w:rsidRPr="00FF3077">
        <w:rPr>
          <w:lang w:val="en-AU"/>
        </w:rPr>
        <w:t xml:space="preserve">. There are several methods and means commonly used to formulate forensic expert opinions, such as the use of evidence-based medicine principles, literature review, databases, experience, physiologic and pathologic principles, and common sense.  </w:t>
      </w:r>
    </w:p>
    <w:p w14:paraId="4290652D" w14:textId="4993F5AC" w:rsidR="00C87367" w:rsidRPr="00FF3077" w:rsidRDefault="00C87367" w:rsidP="00C87367">
      <w:pPr>
        <w:spacing w:after="120"/>
        <w:jc w:val="both"/>
        <w:rPr>
          <w:lang w:val="en-AU"/>
        </w:rPr>
      </w:pPr>
      <w:r w:rsidRPr="00FF3077">
        <w:rPr>
          <w:lang w:val="en-AU"/>
        </w:rPr>
        <w:t>Despite the important role of forensic medical expert opinion in the justice system, the methods used in formulating such opinions are not always evidence-based, or based on standardised methods. A number of authors have reported that many experts in forensic medicine currently rely more on experience and individual customary practices in formulating their expert opinion</w:t>
      </w:r>
      <w:r w:rsidR="00A04635" w:rsidRPr="00FF3077">
        <w:rPr>
          <w:lang w:val="en-AU"/>
        </w:rPr>
        <w:t xml:space="preserve"> than on evidence-based practices</w:t>
      </w:r>
      <w:r w:rsidR="001D3EEB" w:rsidRPr="00FF3077">
        <w:rPr>
          <w:lang w:val="en-AU"/>
        </w:rPr>
        <w:fldChar w:fldCharType="begin" w:fldLock="1"/>
      </w:r>
      <w:r w:rsidR="008162E0">
        <w:rPr>
          <w:lang w:val="en-AU"/>
        </w:rPr>
        <w:instrText>ADDIN CSL_CITATION { "citationItems" : [ { "id" : "ITEM-1", "itemData" : { "DOI" : "10.1016/j.jflm.2013.11.006", "ISSN" : "1752928X", "PMID" : "24485418", "abstract" : "Current autopsy practice in forensic pathology is to a large extent based on experience and individual customary practices as opposed to evidence and consensus based practices. As a result there is the potential for substantial variation in how knowledge is applied in each case. In the present case series, we describe the variation observed in autopsy reports by five different pathologists of eight victims who died simultaneously from traumatic asphyxia due to compression during a human stampede. We observed that there was no mention of the availability of medical charts in five of the reports, of potentially confounding resuscitation efforts in three reports, of cardinal signs in seven reports and of associated injuries to a various degree in all reports. Further, there was mention of supplemental histological examination in two reports and of pre-autopsy radiograph in six reports. We inferred that reliance on experience and individual customary practices led to disparities between the autopsy reports as well as omissions of important information such as cardinal signs, and conclude that such reliance increases the potential for error in autopsy practice. We suggest that pre-autopsy data-gathering and the use of check lists specific to certain injury causes are likely to result in less deviation from evidence-based practices in forensic pathology. Pre-autopsy data-gathering and check lists will help ensure a higher degree of standardization in autopsy reports thus enhancing the quality and accuracy of the report as a legal document as well as rendering it more useful for data-gathering efforts. \u00a9 2013 Elsevier Ltd and Faculty of Forensic and Legal Medicine. All rights reserved.", "author" : [ { "dropping-particle" : "", "family" : "Colville-Ebeling", "given" : "Bonnie", "non-dropping-particle" : "", "parse-names" : false, "suffix" : "" }, { "dropping-particle" : "", "family" : "Freeman", "given" : "Michael", "non-dropping-particle" : "", "parse-names" : false, "suffix" : "" }, { "dropping-particle" : "", "family" : "Banner", "given" : "Jytte", "non-dropping-particle" : "", "parse-names" : false, "suffix" : "" }, { "dropping-particle" : "", "family" : "Lynnerup", "given" : "Niels", "non-dropping-particle" : "", "parse-names" : false, "suffix" : "" } ], "container-title" : "Journal of Forensic and Legal Medicine", "id" : "ITEM-1", "issued" : { "date-parts" : [ [ "2014" ] ] }, "page" : "33-36", "publisher" : "Elsevier Ltd", "title" : "Autopsy practice in forensic pathology - Evidence-based or experience-based? A review of autopsies performed on victims of traumatic asphyxia in a mass disaster", "type" : "article-journal", "volume" : "22" }, "uris" : [ "http://www.mendeley.com/documents/?uuid=5fef6a18-2f85-4f1e-9a59-bd195885f095" ] } ], "mendeley" : { "formattedCitation" : "&lt;sup&gt;4&lt;/sup&gt;", "plainTextFormattedCitation" : "4", "previouslyFormattedCitation" : "&lt;sup&gt;4&lt;/sup&gt;" }, "properties" : { "noteIndex" : 0 }, "schema" : "https://github.com/citation-style-language/schema/raw/master/csl-citation.json" }</w:instrText>
      </w:r>
      <w:r w:rsidR="001D3EEB" w:rsidRPr="00FF3077">
        <w:rPr>
          <w:lang w:val="en-AU"/>
        </w:rPr>
        <w:fldChar w:fldCharType="separate"/>
      </w:r>
      <w:r w:rsidR="004550AF" w:rsidRPr="004550AF">
        <w:rPr>
          <w:noProof/>
          <w:vertAlign w:val="superscript"/>
          <w:lang w:val="en-AU"/>
        </w:rPr>
        <w:t>4</w:t>
      </w:r>
      <w:r w:rsidR="001D3EEB" w:rsidRPr="00FF3077">
        <w:rPr>
          <w:lang w:val="en-AU"/>
        </w:rPr>
        <w:fldChar w:fldCharType="end"/>
      </w:r>
      <w:r w:rsidR="00A04635" w:rsidRPr="00FF3077">
        <w:rPr>
          <w:lang w:val="en-AU"/>
        </w:rPr>
        <w:t>.</w:t>
      </w:r>
      <w:r w:rsidRPr="00FF3077">
        <w:rPr>
          <w:lang w:val="en-AU"/>
        </w:rPr>
        <w:t xml:space="preserve"> </w:t>
      </w:r>
      <w:r w:rsidR="00A04635" w:rsidRPr="00FF3077">
        <w:rPr>
          <w:lang w:val="en-AU"/>
        </w:rPr>
        <w:t xml:space="preserve">Furthermore, </w:t>
      </w:r>
      <w:r w:rsidRPr="00FF3077">
        <w:rPr>
          <w:lang w:val="en-AU"/>
        </w:rPr>
        <w:t xml:space="preserve">operational principles and procedures used by forensic experts in formulating expert opinions, have not been standardised and therefore may vary greatly </w:t>
      </w:r>
      <w:r w:rsidR="008162E0">
        <w:t xml:space="preserve">in terms of content and quality </w:t>
      </w:r>
      <w:r w:rsidRPr="00FF3077">
        <w:rPr>
          <w:lang w:val="en-AU"/>
        </w:rPr>
        <w:t>between experts and centres</w:t>
      </w:r>
      <w:r w:rsidR="008162E0">
        <w:rPr>
          <w:lang w:val="en-AU"/>
        </w:rPr>
        <w:fldChar w:fldCharType="begin" w:fldLock="1"/>
      </w:r>
      <w:r w:rsidR="008162E0">
        <w:rPr>
          <w:lang w:val="en-AU"/>
        </w:rPr>
        <w:instrText>ADDIN CSL_CITATION { "citationItems" : [ { "id" : "ITEM-1", "itemData" : { "author" : [ { "dropping-particle" : "", "family" : "The National Confidential Enquiry into Patient Outcome and Death (NCEPOD)", "given" : "", "non-dropping-particle" : "", "parse-names" : false, "suffix" : "" } ], "container-title" : "NCEPOD", "id" : "ITEM-1", "issued" : { "date-parts" : [ [ "2006" ] ] }, "publisher-place" : "London", "title" : "The Coroner\u2019s Autopsy: Do we deserve better? A report of the National Confidential Enquiry into Patient Outcome and Death", "type" : "report" }, "uris" : [ "http://www.mendeley.com/documents/?uuid=038fbeee-19a0-47a4-8dfb-e0cab54e2ac6" ] }, { "id" : "ITEM-2", "itemData" : { "DOI" : "10.1016/0379-0738(86)90074-5", "ISBN" : "9780309131353", "ISSN" : "03790738", "PMID" : "22042215", "abstract" : "No tiene", "author" : [ { "dropping-particle" : "", "family" : "Committee on Identifying the Needs of the Forensic Sciences Community National Research Council", "given" : "", "non-dropping-particle" : "", "parse-names" : false, "suffix" : "" } ], "container-title" : "The National Academies Press", "id" : "ITEM-2", "issued" : { "date-parts" : [ [ "2009" ] ] }, "number-of-pages" : "350", "title" : "Strengthening Forensic Science in the United States: A Path Forward", "type" : "book" }, "uris" : [ "http://www.mendeley.com/documents/?uuid=08ee17c3-e320-4a67-a1a2-87f95a6dd05e" ] } ], "mendeley" : { "formattedCitation" : "&lt;sup&gt;5,6&lt;/sup&gt;", "plainTextFormattedCitation" : "5,6" }, "properties" : { "noteIndex" : 0 }, "schema" : "https://github.com/citation-style-language/schema/raw/master/csl-citation.json" }</w:instrText>
      </w:r>
      <w:r w:rsidR="008162E0">
        <w:rPr>
          <w:lang w:val="en-AU"/>
        </w:rPr>
        <w:fldChar w:fldCharType="separate"/>
      </w:r>
      <w:r w:rsidR="008162E0" w:rsidRPr="008162E0">
        <w:rPr>
          <w:noProof/>
          <w:vertAlign w:val="superscript"/>
          <w:lang w:val="en-AU"/>
        </w:rPr>
        <w:t>5,6</w:t>
      </w:r>
      <w:r w:rsidR="008162E0">
        <w:rPr>
          <w:lang w:val="en-AU"/>
        </w:rPr>
        <w:fldChar w:fldCharType="end"/>
      </w:r>
      <w:r w:rsidRPr="00FF3077">
        <w:rPr>
          <w:lang w:val="en-AU"/>
        </w:rPr>
        <w:t xml:space="preserve">. </w:t>
      </w:r>
      <w:r w:rsidR="00A04635" w:rsidRPr="00FF3077">
        <w:rPr>
          <w:lang w:val="en-AU"/>
        </w:rPr>
        <w:t>Additionally</w:t>
      </w:r>
      <w:r w:rsidRPr="00FF3077">
        <w:rPr>
          <w:lang w:val="en-AU"/>
        </w:rPr>
        <w:t xml:space="preserve">, there is still some </w:t>
      </w:r>
      <w:r w:rsidR="004550AF" w:rsidRPr="00FF3077">
        <w:rPr>
          <w:lang w:val="en-AU"/>
        </w:rPr>
        <w:t>scepticism</w:t>
      </w:r>
      <w:r w:rsidRPr="00FF3077">
        <w:rPr>
          <w:lang w:val="en-AU"/>
        </w:rPr>
        <w:t xml:space="preserve"> about the use of evidence-based medicine, including epidemiological data and methods, in formulating expert opinions in legal proceedings</w:t>
      </w:r>
      <w:r w:rsidR="001D3EEB" w:rsidRPr="00FF3077">
        <w:rPr>
          <w:lang w:val="en-AU"/>
        </w:rPr>
        <w:fldChar w:fldCharType="begin" w:fldLock="1"/>
      </w:r>
      <w:r w:rsidR="008162E0">
        <w:rPr>
          <w:lang w:val="en-AU"/>
        </w:rPr>
        <w:instrText>ADDIN CSL_CITATION { "citationItems" : [ { "id" : "ITEM-1", "itemData" : { "ISBN" : "978-0-12-404584-2", "author" : [ { "dropping-particle" : "", "family" : "Broadbent", "given" : "A.", "non-dropping-particle" : "", "parse-names" : false, "suffix" : "" } ], "chapter-number" : "4", "container-title" : "Forensic Epidemiology: Principles and Practice", "editor" : [ { "dropping-particle" : "", "family" : "Freeman", "given" : "Michael D", "non-dropping-particle" : "", "parse-names" : false, "suffix" : "" }, { "dropping-particle" : "", "family" : "Zeegers", "given" : "Maurice P.", "non-dropping-particle" : "", "parse-names" : false, "suffix" : "" } ], "id" : "ITEM-1", "issued" : { "date-parts" : [ [ "2016" ] ] }, "page" : "111-130", "publisher" : "Academic Press", "title" : "Causation in epidemiology and law", "type" : "chapter" }, "uris" : [ "http://www.mendeley.com/documents/?uuid=177d2220-480a-4b7d-b346-24702943f650" ] } ], "mendeley" : { "formattedCitation" : "&lt;sup&gt;7&lt;/sup&gt;", "plainTextFormattedCitation" : "7", "previouslyFormattedCitation" : "&lt;sup&gt;7&lt;/sup&gt;" }, "properties" : { "noteIndex" : 0 }, "schema" : "https://github.com/citation-style-language/schema/raw/master/csl-citation.json" }</w:instrText>
      </w:r>
      <w:r w:rsidR="001D3EEB" w:rsidRPr="00FF3077">
        <w:rPr>
          <w:lang w:val="en-AU"/>
        </w:rPr>
        <w:fldChar w:fldCharType="separate"/>
      </w:r>
      <w:r w:rsidR="008162E0" w:rsidRPr="008162E0">
        <w:rPr>
          <w:noProof/>
          <w:vertAlign w:val="superscript"/>
          <w:lang w:val="en-AU"/>
        </w:rPr>
        <w:t>7</w:t>
      </w:r>
      <w:r w:rsidR="001D3EEB" w:rsidRPr="00FF3077">
        <w:rPr>
          <w:lang w:val="en-AU"/>
        </w:rPr>
        <w:fldChar w:fldCharType="end"/>
      </w:r>
      <w:r w:rsidRPr="00FF3077">
        <w:rPr>
          <w:lang w:val="en-AU"/>
        </w:rPr>
        <w:t>. This situation poses a danger to the justice system because misleading</w:t>
      </w:r>
      <w:r w:rsidR="001D3EEB" w:rsidRPr="00FF3077">
        <w:rPr>
          <w:lang w:val="en-AU"/>
        </w:rPr>
        <w:fldChar w:fldCharType="begin" w:fldLock="1"/>
      </w:r>
      <w:r w:rsidR="008162E0">
        <w:rPr>
          <w:lang w:val="en-AU"/>
        </w:rPr>
        <w:instrText>ADDIN CSL_CITATION { "citationItems" : [ { "id" : "ITEM-1", "itemData" : { "author" : [ { "dropping-particle" : "", "family" : "Moritz", "given" : "AR.", "non-dropping-particle" : "", "parse-names" : false, "suffix" : "" } ], "container-title" : "Am J Clin Pathol", "id" : "ITEM-1", "issued" : { "date-parts" : [ [ "1956" ] ] }, "page" : "1383-1397", "title" : "Classical mistakes in forensic pathology", "type" : "article-journal", "volume" : "26" }, "uris" : [ "http://www.mendeley.com/documents/?uuid=b86cb9d7-e9a5-47bc-956b-7444190c1b01" ] } ], "mendeley" : { "formattedCitation" : "&lt;sup&gt;8&lt;/sup&gt;", "plainTextFormattedCitation" : "8", "previouslyFormattedCitation" : "&lt;sup&gt;8&lt;/sup&gt;" }, "properties" : { "noteIndex" : 0 }, "schema" : "https://github.com/citation-style-language/schema/raw/master/csl-citation.json" }</w:instrText>
      </w:r>
      <w:r w:rsidR="001D3EEB" w:rsidRPr="00FF3077">
        <w:rPr>
          <w:lang w:val="en-AU"/>
        </w:rPr>
        <w:fldChar w:fldCharType="separate"/>
      </w:r>
      <w:r w:rsidR="008162E0" w:rsidRPr="008162E0">
        <w:rPr>
          <w:noProof/>
          <w:vertAlign w:val="superscript"/>
          <w:lang w:val="en-AU"/>
        </w:rPr>
        <w:t>8</w:t>
      </w:r>
      <w:r w:rsidR="001D3EEB" w:rsidRPr="00FF3077">
        <w:rPr>
          <w:lang w:val="en-AU"/>
        </w:rPr>
        <w:fldChar w:fldCharType="end"/>
      </w:r>
      <w:r w:rsidRPr="00FF3077">
        <w:rPr>
          <w:lang w:val="en-AU"/>
        </w:rPr>
        <w:t>, or unreliable expert opinion, which cannot be readily recognised as such by fact finders can lead to the conviction of an innocent person or the acquittal of a guilty perpetrator. In many cases, expert opinions (whether given verbally or written) play an important role in forming the judge’s conviction. Therefore, it is of the utmost importance that expert opinions are formulated and expressed using evidence-based practice (EBP), based on best available physical and clinical evidence, and reported in a standardised fashion.</w:t>
      </w:r>
    </w:p>
    <w:p w14:paraId="38863CF9" w14:textId="2472D7B2" w:rsidR="00C87367" w:rsidRPr="00FF3077" w:rsidRDefault="00C87367" w:rsidP="00C87367">
      <w:pPr>
        <w:spacing w:after="120"/>
        <w:jc w:val="both"/>
        <w:rPr>
          <w:lang w:val="en-AU"/>
        </w:rPr>
      </w:pPr>
      <w:r w:rsidRPr="00FF3077">
        <w:rPr>
          <w:lang w:val="en-AU"/>
        </w:rPr>
        <w:t>Current practice in expert opinions formulation is, however,</w:t>
      </w:r>
      <w:r w:rsidR="009239DB" w:rsidRPr="00FF3077">
        <w:rPr>
          <w:lang w:val="en-AU"/>
        </w:rPr>
        <w:t xml:space="preserve"> not always evidence-based. In other words,</w:t>
      </w:r>
      <w:r w:rsidRPr="00FF3077">
        <w:rPr>
          <w:lang w:val="en-AU"/>
        </w:rPr>
        <w:t xml:space="preserve"> </w:t>
      </w:r>
      <w:r w:rsidR="009239DB" w:rsidRPr="00FF3077">
        <w:rPr>
          <w:lang w:val="en-AU"/>
        </w:rPr>
        <w:t xml:space="preserve">it does not </w:t>
      </w:r>
      <w:r w:rsidRPr="00FF3077">
        <w:rPr>
          <w:lang w:val="en-AU"/>
        </w:rPr>
        <w:t>us</w:t>
      </w:r>
      <w:r w:rsidR="009239DB" w:rsidRPr="00FF3077">
        <w:rPr>
          <w:lang w:val="en-AU"/>
        </w:rPr>
        <w:t>e</w:t>
      </w:r>
      <w:r w:rsidRPr="00FF3077">
        <w:rPr>
          <w:lang w:val="en-AU"/>
        </w:rPr>
        <w:t xml:space="preserve"> the integration of best available clinical and scientific evidence with professional expertise and patient values, which are applied in everyday practice</w:t>
      </w:r>
      <w:r w:rsidR="00F43401" w:rsidRPr="00FF3077">
        <w:rPr>
          <w:lang w:val="en-AU"/>
        </w:rPr>
        <w:fldChar w:fldCharType="begin" w:fldLock="1"/>
      </w:r>
      <w:r w:rsidR="008162E0">
        <w:rPr>
          <w:lang w:val="en-AU"/>
        </w:rPr>
        <w:instrText>ADDIN CSL_CITATION { "citationItems" : [ { "id" : "ITEM-1", "itemData" : { "DOI" : "10.1093/brief-treatment/mhh013", "author" : [ { "dropping-particle" : "", "family" : "Thyer", "given" : "Bruce A", "non-dropping-particle" : "", "parse-names" : false, "suffix" : "" } ], "container-title" : "Brief Treatment and Crisis Intervention", "id" : "ITEM-1", "issued" : { "date-parts" : [ [ "2004" ] ] }, "page" : "167-176", "title" : "What Is Evidence-Based Practice ?", "type" : "article-journal", "volume" : "4" }, "uris" : [ "http://www.mendeley.com/documents/?uuid=e5c2b783-c537-4a96-af0d-33ac3f4a532e" ] }, { "id" : "ITEM-2", "itemData" : { "author" : [ { "dropping-particle" : "", "family" : "Metz", "given" : "Allison J. R.", "non-dropping-particle" : "", "parse-names" : false, "suffix" : "" }, { "dropping-particle" : "", "family" : "Esperitu", "given" : "Rachele", "non-dropping-particle" : "", "parse-names" : false, "suffix" : "" }, { "dropping-particle" : "", "family" : "Moore", "given" : "Kristin A.", "non-dropping-particle" : "", "parse-names" : false, "suffix" : "" } ], "container-title" : "Child Trends", "id" : "ITEM-2", "issued" : { "date-parts" : [ [ "2007" ] ] }, "page" : "1-5", "publisher-place" : "Washington, D.C.", "title" : "What is evidence-based practice?", "type" : "article-magazine" }, "uris" : [ "http://www.mendeley.com/documents/?uuid=dcf82a1d-84d3-44f5-9f44-f6d7e64e3937" ] } ], "mendeley" : { "formattedCitation" : "&lt;sup&gt;9,10&lt;/sup&gt;", "plainTextFormattedCitation" : "9,10", "previouslyFormattedCitation" : "&lt;sup&gt;9,10&lt;/sup&gt;" }, "properties" : { "noteIndex" : 0 }, "schema" : "https://github.com/citation-style-language/schema/raw/master/csl-citation.json" }</w:instrText>
      </w:r>
      <w:r w:rsidR="00F43401" w:rsidRPr="00FF3077">
        <w:rPr>
          <w:lang w:val="en-AU"/>
        </w:rPr>
        <w:fldChar w:fldCharType="separate"/>
      </w:r>
      <w:r w:rsidR="008162E0" w:rsidRPr="008162E0">
        <w:rPr>
          <w:noProof/>
          <w:vertAlign w:val="superscript"/>
          <w:lang w:val="en-AU"/>
        </w:rPr>
        <w:t>9,10</w:t>
      </w:r>
      <w:r w:rsidR="00F43401" w:rsidRPr="00FF3077">
        <w:rPr>
          <w:lang w:val="en-AU"/>
        </w:rPr>
        <w:fldChar w:fldCharType="end"/>
      </w:r>
      <w:r w:rsidRPr="00FF3077">
        <w:rPr>
          <w:lang w:val="en-AU"/>
        </w:rPr>
        <w:t>. In addition, the methodology with which expert formulate their opinions is not always transparent. Experts usually use various approaches to justify their opinion, which are not always clear to the readers of the reports, thereby making judgement on their value in a particular case difficult.  Moreover, experts in forensic medicine often rely on their personal experience alone, or what has been taught to them during their education, sometimes decades ago. This experience-based practice could</w:t>
      </w:r>
      <w:r w:rsidR="002777BE">
        <w:rPr>
          <w:lang w:val="en-AU"/>
        </w:rPr>
        <w:t xml:space="preserve"> affect the validity and </w:t>
      </w:r>
      <w:r w:rsidR="002777BE">
        <w:t>reliability</w:t>
      </w:r>
      <w:r w:rsidRPr="00FF3077">
        <w:rPr>
          <w:lang w:val="en-AU"/>
        </w:rPr>
        <w:t xml:space="preserve"> of their expert opinion in legal proceedings due to the</w:t>
      </w:r>
      <w:r w:rsidR="009E7655" w:rsidRPr="00FF3077">
        <w:rPr>
          <w:lang w:val="en-AU"/>
        </w:rPr>
        <w:t>ir</w:t>
      </w:r>
      <w:r w:rsidRPr="00FF3077">
        <w:rPr>
          <w:lang w:val="en-AU"/>
        </w:rPr>
        <w:t xml:space="preserve"> lack of personal experience in handling cases with similar circumstances, lack of scientifically-sound clinical evidence on which they base their expert opinion, or random error.  </w:t>
      </w:r>
    </w:p>
    <w:p w14:paraId="10DDFD31" w14:textId="14E8E6DB" w:rsidR="00C87367" w:rsidRPr="00FF3077" w:rsidRDefault="00C87367" w:rsidP="00C87367">
      <w:pPr>
        <w:tabs>
          <w:tab w:val="left" w:pos="567"/>
        </w:tabs>
        <w:spacing w:after="120"/>
        <w:jc w:val="both"/>
        <w:rPr>
          <w:lang w:val="en-AU"/>
        </w:rPr>
      </w:pPr>
      <w:r w:rsidRPr="00FF3077">
        <w:rPr>
          <w:lang w:val="en-AU"/>
        </w:rPr>
        <w:t xml:space="preserve">To overcome that problem, efforts have been made to make scientific expert opinions in legal proceedings more admissible, e.g. the </w:t>
      </w:r>
      <w:proofErr w:type="spellStart"/>
      <w:r w:rsidRPr="00FF3077">
        <w:rPr>
          <w:lang w:val="en-AU"/>
        </w:rPr>
        <w:t>Daubert</w:t>
      </w:r>
      <w:proofErr w:type="spellEnd"/>
      <w:r w:rsidRPr="00FF3077">
        <w:rPr>
          <w:lang w:val="en-AU"/>
        </w:rPr>
        <w:t xml:space="preserve"> standard and the Frye test. Another endeavour is the emergence of a new discipline called Forensic Epidemiology (FE). Basically, FE utilises epidemiologic methods and data to formulate probabilistic conclusions about the type and quantity of specific causality between an antecedent and an outcome regarding individuals in a legal or forensic setting</w:t>
      </w:r>
      <w:r w:rsidR="00F43401" w:rsidRPr="00FF3077">
        <w:rPr>
          <w:lang w:val="en-AU"/>
        </w:rPr>
        <w:fldChar w:fldCharType="begin" w:fldLock="1"/>
      </w:r>
      <w:r w:rsidR="008162E0">
        <w:rPr>
          <w:lang w:val="en-AU"/>
        </w:rPr>
        <w:instrText>ADDIN CSL_CITATION { "citationItems" : [ { "id" : "ITEM-1", "itemData" : { "author" : [ { "dropping-particle" : "", "family" : "Freeman", "given" : "Michael D", "non-dropping-particle" : "", "parse-names" : false, "suffix" : "" }, { "dropping-particle" : "", "family" : "Zeegers", "given" : "Maurice P", "non-dropping-particle" : "", "parse-names" : false, "suffix" : "" } ], "chapter-number" : "Introducti", "container-title" : "Forensic Epidemiology: Principles and Practice", "editor" : [ { "dropping-particle" : "", "family" : "Freeman", "given" : "Michael D", "non-dropping-particle" : "", "parse-names" : false, "suffix" : "" }, { "dropping-particle" : "", "family" : "Zeegers", "given" : "Maurice P", "non-dropping-particle" : "", "parse-names" : false, "suffix" : "" } ], "id" : "ITEM-1", "issued" : { "date-parts" : [ [ "2016" ] ] }, "page" : "xv-xvii", "publisher" : "Academic Press", "title" : "Introduction", "type" : "chapter" }, "uris" : [ "http://www.mendeley.com/documents/?uuid=6f802945-92a1-4ae3-915f-c3dfc07329cb" ] } ], "mendeley" : { "formattedCitation" : "&lt;sup&gt;11&lt;/sup&gt;", "plainTextFormattedCitation" : "11", "previouslyFormattedCitation" : "&lt;sup&gt;11&lt;/sup&gt;" }, "properties" : { "noteIndex" : 0 }, "schema" : "https://github.com/citation-style-language/schema/raw/master/csl-citation.json" }</w:instrText>
      </w:r>
      <w:r w:rsidR="00F43401" w:rsidRPr="00FF3077">
        <w:rPr>
          <w:lang w:val="en-AU"/>
        </w:rPr>
        <w:fldChar w:fldCharType="separate"/>
      </w:r>
      <w:r w:rsidR="008162E0" w:rsidRPr="008162E0">
        <w:rPr>
          <w:noProof/>
          <w:vertAlign w:val="superscript"/>
          <w:lang w:val="en-AU"/>
        </w:rPr>
        <w:t>11</w:t>
      </w:r>
      <w:r w:rsidR="00F43401" w:rsidRPr="00FF3077">
        <w:rPr>
          <w:lang w:val="en-AU"/>
        </w:rPr>
        <w:fldChar w:fldCharType="end"/>
      </w:r>
      <w:r w:rsidR="00F43401" w:rsidRPr="00FF3077">
        <w:rPr>
          <w:lang w:val="en-AU"/>
        </w:rPr>
        <w:t>.</w:t>
      </w:r>
      <w:r w:rsidRPr="00FF3077">
        <w:rPr>
          <w:lang w:val="en-AU"/>
        </w:rPr>
        <w:t xml:space="preserve"> In other words, FE aims at determining the specific causation in a particular case using best available epidemiologic data. This can be achieved by using data from medical research in a </w:t>
      </w:r>
      <w:r w:rsidRPr="00FF3077">
        <w:rPr>
          <w:lang w:val="en-AU"/>
        </w:rPr>
        <w:lastRenderedPageBreak/>
        <w:t xml:space="preserve">population, and applying them to the individual case at hand to increase the scientific accountability of an expert opinion. </w:t>
      </w:r>
    </w:p>
    <w:p w14:paraId="2F470762" w14:textId="661575B7" w:rsidR="00D756EB" w:rsidRPr="00FF3077" w:rsidRDefault="00C87367" w:rsidP="009B45F4">
      <w:pPr>
        <w:jc w:val="both"/>
        <w:rPr>
          <w:lang w:val="en-AU"/>
        </w:rPr>
      </w:pPr>
      <w:r w:rsidRPr="00FF3077">
        <w:rPr>
          <w:lang w:val="en-AU"/>
        </w:rPr>
        <w:t>To date, no attempts have been made to develop an international guideline to standardise reporting in forensic medicine. Thus, this research project aims at developing evidence-based reporting guidelines in forensic medicine using FE principles</w:t>
      </w:r>
      <w:r w:rsidR="009B45F4" w:rsidRPr="00FF3077">
        <w:rPr>
          <w:lang w:val="en-AU"/>
        </w:rPr>
        <w:t xml:space="preserve">. These guidelines will be dubbed </w:t>
      </w:r>
      <w:r w:rsidR="00AA69F9">
        <w:t>“T</w:t>
      </w:r>
      <w:r w:rsidR="009B45F4" w:rsidRPr="00FF3077">
        <w:rPr>
          <w:lang w:val="en-AU"/>
        </w:rPr>
        <w:t>he Principles of Evidence-based Reporting in Forensic Medicine (PERFORM) Guidelines</w:t>
      </w:r>
      <w:r w:rsidR="00AA69F9">
        <w:t>”</w:t>
      </w:r>
      <w:r w:rsidRPr="00FF3077">
        <w:rPr>
          <w:lang w:val="en-AU"/>
        </w:rPr>
        <w:t xml:space="preserve"> and </w:t>
      </w:r>
      <w:r w:rsidR="009B45F4" w:rsidRPr="00FF3077">
        <w:rPr>
          <w:lang w:val="en-AU"/>
        </w:rPr>
        <w:t>will be accompanied by an</w:t>
      </w:r>
      <w:r w:rsidRPr="00FF3077">
        <w:rPr>
          <w:lang w:val="en-AU"/>
        </w:rPr>
        <w:t xml:space="preserve"> explanation and elaboration document (the E&amp;E).</w:t>
      </w:r>
    </w:p>
    <w:p w14:paraId="48E81C1C" w14:textId="77777777" w:rsidR="00A959A9" w:rsidRPr="00FF3077" w:rsidRDefault="00A959A9" w:rsidP="00A959A9">
      <w:pPr>
        <w:pStyle w:val="Heading1"/>
        <w:rPr>
          <w:lang w:val="en-AU"/>
        </w:rPr>
      </w:pPr>
      <w:bookmarkStart w:id="3" w:name="_Toc448933857"/>
      <w:bookmarkStart w:id="4" w:name="_Toc451344992"/>
      <w:r w:rsidRPr="00FF3077">
        <w:rPr>
          <w:lang w:val="en-AU"/>
        </w:rPr>
        <w:t>Terms in this Protocol</w:t>
      </w:r>
      <w:bookmarkEnd w:id="3"/>
      <w:bookmarkEnd w:id="4"/>
    </w:p>
    <w:p w14:paraId="0B8B2F9F" w14:textId="77777777" w:rsidR="00A959A9" w:rsidRPr="00FF3077" w:rsidRDefault="00A959A9" w:rsidP="00A959A9">
      <w:pPr>
        <w:pStyle w:val="Heading5"/>
        <w:rPr>
          <w:lang w:val="en-AU"/>
        </w:rPr>
      </w:pPr>
      <w:r w:rsidRPr="00FF3077">
        <w:rPr>
          <w:lang w:val="en-AU"/>
        </w:rPr>
        <w:t>Evidence-based practice (EBP)</w:t>
      </w:r>
    </w:p>
    <w:p w14:paraId="75AEAB3E" w14:textId="11EF7391" w:rsidR="00A959A9" w:rsidRPr="00FF3077" w:rsidRDefault="00A959A9" w:rsidP="00A959A9">
      <w:pPr>
        <w:jc w:val="both"/>
        <w:rPr>
          <w:lang w:val="en-AU"/>
        </w:rPr>
      </w:pPr>
      <w:r w:rsidRPr="00FF3077">
        <w:rPr>
          <w:lang w:val="en-AU"/>
        </w:rPr>
        <w:t>Integrating best research evidence, clinical expertise, and patient values by formulating a clinical question, searching for and critically appraising evidence, applying evidence into practice, and evaluating the previous steps to achieve self-improvement</w:t>
      </w:r>
      <w:r w:rsidRPr="00FF3077">
        <w:rPr>
          <w:lang w:val="en-AU"/>
        </w:rPr>
        <w:fldChar w:fldCharType="begin" w:fldLock="1"/>
      </w:r>
      <w:r w:rsidR="008162E0">
        <w:rPr>
          <w:lang w:val="en-AU"/>
        </w:rPr>
        <w:instrText>ADDIN CSL_CITATION { "citationItems" : [ { "id" : "ITEM-1", "itemData" : { "DOI" : "10.1093/brief-treatment/mhh013", "author" : [ { "dropping-particle" : "", "family" : "Thyer", "given" : "Bruce A", "non-dropping-particle" : "", "parse-names" : false, "suffix" : "" } ], "container-title" : "Brief Treatment and Crisis Intervention", "id" : "ITEM-1", "issued" : { "date-parts" : [ [ "2004" ] ] }, "page" : "167-176", "title" : "What Is Evidence-Based Practice ?", "type" : "article-journal", "volume" : "4" }, "uris" : [ "http://www.mendeley.com/documents/?uuid=e5c2b783-c537-4a96-af0d-33ac3f4a532e" ] } ], "mendeley" : { "formattedCitation" : "&lt;sup&gt;9&lt;/sup&gt;", "plainTextFormattedCitation" : "9", "previouslyFormattedCitation" : "&lt;sup&gt;9&lt;/sup&gt;" }, "properties" : { "noteIndex" : 0 }, "schema" : "https://github.com/citation-style-language/schema/raw/master/csl-citation.json" }</w:instrText>
      </w:r>
      <w:r w:rsidRPr="00FF3077">
        <w:rPr>
          <w:lang w:val="en-AU"/>
        </w:rPr>
        <w:fldChar w:fldCharType="separate"/>
      </w:r>
      <w:r w:rsidR="008162E0" w:rsidRPr="008162E0">
        <w:rPr>
          <w:noProof/>
          <w:vertAlign w:val="superscript"/>
          <w:lang w:val="en-AU"/>
        </w:rPr>
        <w:t>9</w:t>
      </w:r>
      <w:r w:rsidRPr="00FF3077">
        <w:rPr>
          <w:lang w:val="en-AU"/>
        </w:rPr>
        <w:fldChar w:fldCharType="end"/>
      </w:r>
      <w:r w:rsidRPr="00FF3077">
        <w:rPr>
          <w:lang w:val="en-AU"/>
        </w:rPr>
        <w:t>.</w:t>
      </w:r>
    </w:p>
    <w:p w14:paraId="48EC6A7A" w14:textId="77777777" w:rsidR="00A959A9" w:rsidRPr="00FF3077" w:rsidRDefault="00A959A9" w:rsidP="00A959A9">
      <w:pPr>
        <w:pStyle w:val="Heading5"/>
        <w:rPr>
          <w:lang w:val="en-AU"/>
        </w:rPr>
      </w:pPr>
      <w:r w:rsidRPr="00FF3077">
        <w:rPr>
          <w:lang w:val="en-AU"/>
        </w:rPr>
        <w:t>Forensic medicine</w:t>
      </w:r>
    </w:p>
    <w:p w14:paraId="30BD9506" w14:textId="14DA4357" w:rsidR="00A959A9" w:rsidRPr="00FF3077" w:rsidRDefault="00A959A9" w:rsidP="00A959A9">
      <w:pPr>
        <w:jc w:val="both"/>
        <w:rPr>
          <w:lang w:val="en-AU"/>
        </w:rPr>
      </w:pPr>
      <w:r w:rsidRPr="00FF3077">
        <w:rPr>
          <w:lang w:val="en-AU"/>
        </w:rPr>
        <w:t>A branch of medicine that uses medical knowledge and technology to assist the law and inform legal proceedings</w:t>
      </w:r>
      <w:r w:rsidRPr="00FF3077">
        <w:rPr>
          <w:lang w:val="en-AU"/>
        </w:rPr>
        <w:fldChar w:fldCharType="begin" w:fldLock="1"/>
      </w:r>
      <w:r w:rsidR="008162E0">
        <w:rPr>
          <w:lang w:val="en-AU"/>
        </w:rPr>
        <w:instrText>ADDIN CSL_CITATION { "citationItems" : [ { "id" : "ITEM-1", "itemData" : { "author" : [ { "dropping-particle" : "", "family" : "Tim Penyusun Bagian Kedokteran Forensik FKUI", "given" : "", "non-dropping-particle" : "", "parse-names" : false, "suffix" : "" } ], "id" : "ITEM-1", "issued" : { "date-parts" : [ [ "1997" ] ] }, "number-of-pages" : "1-3", "publisher" : "Bagian Kedokteran Forensik FKUI", "publisher-place" : "Jakarta", "title" : "Ilmu kedokteran forensik", "type" : "book" }, "uris" : [ "http://www.mendeley.com/documents/?uuid=610bfd92-5f9a-43dc-944d-39f4e12bd458" ] }, { "id" : "ITEM-2", "itemData" : { "author" : [ { "dropping-particle" : "", "family" : "Idries", "given" : "Abdul Mun'im", "non-dropping-particle" : "", "parse-names" : false, "suffix" : "" } ], "chapter-number" : "1", "container-title" : "Penerapan ilmu kedokteran forensik dalam proses penyidikan", "edition" : "2", "editor" : [ { "dropping-particle" : "", "family" : "Idries", "given" : "Abdul Mun'im", "non-dropping-particle" : "", "parse-names" : false, "suffix" : "" }, { "dropping-particle" : "", "family" : "Tjiptomartono", "given" : "Agung Legowo", "non-dropping-particle" : "", "parse-names" : false, "suffix" : "" } ], "id" : "ITEM-2", "issued" : { "date-parts" : [ [ "2008" ] ] }, "page" : "1-3", "publisher" : "CV. Sagung Seto", "publisher-place" : "Jakarta", "title" : "Pendahuluan", "type" : "chapter" }, "uris" : [ "http://www.mendeley.com/documents/?uuid=2d27b57f-5c36-4df3-bd1f-1427c3bbd8fd" ] } ], "mendeley" : { "formattedCitation" : "&lt;sup&gt;1,2&lt;/sup&gt;", "plainTextFormattedCitation" : "1,2", "previouslyFormattedCitation" : "&lt;sup&gt;1,2&lt;/sup&gt;" }, "properties" : { "noteIndex" : 0 }, "schema" : "https://github.com/citation-style-language/schema/raw/master/csl-citation.json" }</w:instrText>
      </w:r>
      <w:r w:rsidRPr="00FF3077">
        <w:rPr>
          <w:lang w:val="en-AU"/>
        </w:rPr>
        <w:fldChar w:fldCharType="separate"/>
      </w:r>
      <w:r w:rsidR="004550AF" w:rsidRPr="004550AF">
        <w:rPr>
          <w:noProof/>
          <w:vertAlign w:val="superscript"/>
          <w:lang w:val="en-AU"/>
        </w:rPr>
        <w:t>1,2</w:t>
      </w:r>
      <w:r w:rsidRPr="00FF3077">
        <w:rPr>
          <w:lang w:val="en-AU"/>
        </w:rPr>
        <w:fldChar w:fldCharType="end"/>
      </w:r>
      <w:r w:rsidRPr="00FF3077">
        <w:rPr>
          <w:lang w:val="en-AU"/>
        </w:rPr>
        <w:t>.</w:t>
      </w:r>
    </w:p>
    <w:p w14:paraId="740AE4B0" w14:textId="77777777" w:rsidR="00A959A9" w:rsidRPr="00FF3077" w:rsidRDefault="00A959A9" w:rsidP="00A959A9">
      <w:pPr>
        <w:pStyle w:val="Heading5"/>
        <w:rPr>
          <w:lang w:val="en-AU"/>
        </w:rPr>
      </w:pPr>
      <w:r w:rsidRPr="00FF3077">
        <w:rPr>
          <w:lang w:val="en-AU"/>
        </w:rPr>
        <w:t xml:space="preserve">Forensic epidemiology </w:t>
      </w:r>
    </w:p>
    <w:p w14:paraId="60F42826" w14:textId="63A0D193" w:rsidR="00A959A9" w:rsidRPr="00FF3077" w:rsidRDefault="00A959A9" w:rsidP="00A959A9">
      <w:pPr>
        <w:jc w:val="both"/>
        <w:rPr>
          <w:lang w:val="en-AU"/>
        </w:rPr>
      </w:pPr>
      <w:r w:rsidRPr="00FF3077">
        <w:rPr>
          <w:lang w:val="en-AU"/>
        </w:rPr>
        <w:t>The utilisation of epidemiologic methods and data to formulate probabilistic conclusions about the type and quantity of specific causality between an antecedent and an outcome regarding individuals in a legal or forensic setting</w:t>
      </w:r>
      <w:r w:rsidRPr="00FF3077">
        <w:rPr>
          <w:lang w:val="en-AU"/>
        </w:rPr>
        <w:fldChar w:fldCharType="begin" w:fldLock="1"/>
      </w:r>
      <w:r w:rsidR="008162E0">
        <w:rPr>
          <w:lang w:val="en-AU"/>
        </w:rPr>
        <w:instrText>ADDIN CSL_CITATION { "citationItems" : [ { "id" : "ITEM-1", "itemData" : { "author" : [ { "dropping-particle" : "", "family" : "Freeman", "given" : "Michael D", "non-dropping-particle" : "", "parse-names" : false, "suffix" : "" }, { "dropping-particle" : "", "family" : "Zeegers", "given" : "Maurice P", "non-dropping-particle" : "", "parse-names" : false, "suffix" : "" } ], "chapter-number" : "Introducti", "container-title" : "Forensic Epidemiology: Principles and Practice", "editor" : [ { "dropping-particle" : "", "family" : "Freeman", "given" : "Michael D", "non-dropping-particle" : "", "parse-names" : false, "suffix" : "" }, { "dropping-particle" : "", "family" : "Zeegers", "given" : "Maurice P", "non-dropping-particle" : "", "parse-names" : false, "suffix" : "" } ], "id" : "ITEM-1", "issued" : { "date-parts" : [ [ "2016" ] ] }, "page" : "xv-xvii", "publisher" : "Academic Press", "title" : "Introduction", "type" : "chapter" }, "uris" : [ "http://www.mendeley.com/documents/?uuid=6f802945-92a1-4ae3-915f-c3dfc07329cb" ] } ], "mendeley" : { "formattedCitation" : "&lt;sup&gt;11&lt;/sup&gt;", "plainTextFormattedCitation" : "11", "previouslyFormattedCitation" : "&lt;sup&gt;11&lt;/sup&gt;" }, "properties" : { "noteIndex" : 0 }, "schema" : "https://github.com/citation-style-language/schema/raw/master/csl-citation.json" }</w:instrText>
      </w:r>
      <w:r w:rsidRPr="00FF3077">
        <w:rPr>
          <w:lang w:val="en-AU"/>
        </w:rPr>
        <w:fldChar w:fldCharType="separate"/>
      </w:r>
      <w:r w:rsidR="008162E0" w:rsidRPr="008162E0">
        <w:rPr>
          <w:noProof/>
          <w:vertAlign w:val="superscript"/>
          <w:lang w:val="en-AU"/>
        </w:rPr>
        <w:t>11</w:t>
      </w:r>
      <w:r w:rsidRPr="00FF3077">
        <w:rPr>
          <w:lang w:val="en-AU"/>
        </w:rPr>
        <w:fldChar w:fldCharType="end"/>
      </w:r>
      <w:r w:rsidRPr="00FF3077">
        <w:rPr>
          <w:lang w:val="en-AU"/>
        </w:rPr>
        <w:t>.</w:t>
      </w:r>
    </w:p>
    <w:p w14:paraId="11B52F85" w14:textId="77777777" w:rsidR="00A959A9" w:rsidRPr="00FF3077" w:rsidRDefault="00A959A9" w:rsidP="00A959A9">
      <w:pPr>
        <w:pStyle w:val="Heading5"/>
        <w:rPr>
          <w:lang w:val="en-AU"/>
        </w:rPr>
      </w:pPr>
      <w:r w:rsidRPr="00FF3077">
        <w:rPr>
          <w:lang w:val="en-AU"/>
        </w:rPr>
        <w:t>Delphi consensus process</w:t>
      </w:r>
    </w:p>
    <w:p w14:paraId="6EECC280" w14:textId="4DB89D4F" w:rsidR="00A959A9" w:rsidRPr="00FF3077" w:rsidRDefault="00A959A9" w:rsidP="00A959A9">
      <w:pPr>
        <w:jc w:val="both"/>
        <w:rPr>
          <w:lang w:val="en-AU"/>
        </w:rPr>
      </w:pPr>
      <w:r w:rsidRPr="00FF3077">
        <w:rPr>
          <w:lang w:val="en-AU"/>
        </w:rPr>
        <w:t>A group communication process to achieve convergence of expert opinion on a specific issue using iterative data collection</w:t>
      </w:r>
      <w:r w:rsidR="003F08D7" w:rsidRPr="00FF3077">
        <w:rPr>
          <w:lang w:val="en-AU"/>
        </w:rPr>
        <w:fldChar w:fldCharType="begin" w:fldLock="1"/>
      </w:r>
      <w:r w:rsidR="008162E0">
        <w:rPr>
          <w:lang w:val="en-AU"/>
        </w:rPr>
        <w:instrText>ADDIN CSL_CITATION { "citationItems" : [ { "id" : "ITEM-1", "itemData" : { "DOI" : "10.1016/S0169-2070(99)00018-7", "ISBN" : "1441603255", "ISSN" : "1531-7714", "PMID" : "10633705", "abstract" : "The Delphi technique is a widely used and accepted method for gathering data from respondents within their domain of expertise. The technique is designed as a group communication process which aims to achieve a convergence of opinion on a specific real-world issue. The Delphi process has been used in various fields of study such as program planning, needs assessment, policy determination, and resource utilization to develop a full range of alternatives, explore or expose underlying assumptions, as well as correlate judgments on a topic spanning a wide range of disciplines. The Delphi technique is well suited as a method for consensus-building by using a series of questionnaires delivered using multiple iterations to collect data from a panel of selected subjects. Subject selection, time frames for conducting and completing a study, the possibility of low response rates, and unintentionally guiding feedback from the respondent group are areas which should be considered when designing and implementing a Delphi study. The", "author" : [ { "dropping-particle" : "", "family" : "Hsu", "given" : "Chia-chien", "non-dropping-particle" : "", "parse-names" : false, "suffix" : "" }, { "dropping-particle" : "", "family" : "Sandford", "given" : "Brian", "non-dropping-particle" : "", "parse-names" : false, "suffix" : "" } ], "container-title" : "Practical Assessment, Research &amp; Evaluation", "id" : "ITEM-1", "issue" : "10", "issued" : { "date-parts" : [ [ "2007" ] ] }, "page" : "1-8", "title" : "The delphi technique: making sense of consensus", "type" : "article-journal", "volume" : "12" }, "uris" : [ "http://www.mendeley.com/documents/?uuid=5b4da542-843d-4f06-84f8-810fa83d74fa" ] } ], "mendeley" : { "formattedCitation" : "&lt;sup&gt;12&lt;/sup&gt;", "plainTextFormattedCitation" : "12", "previouslyFormattedCitation" : "&lt;sup&gt;12&lt;/sup&gt;" }, "properties" : { "noteIndex" : 0 }, "schema" : "https://github.com/citation-style-language/schema/raw/master/csl-citation.json" }</w:instrText>
      </w:r>
      <w:r w:rsidR="003F08D7" w:rsidRPr="00FF3077">
        <w:rPr>
          <w:lang w:val="en-AU"/>
        </w:rPr>
        <w:fldChar w:fldCharType="separate"/>
      </w:r>
      <w:r w:rsidR="008162E0" w:rsidRPr="008162E0">
        <w:rPr>
          <w:noProof/>
          <w:vertAlign w:val="superscript"/>
          <w:lang w:val="en-AU"/>
        </w:rPr>
        <w:t>12</w:t>
      </w:r>
      <w:r w:rsidR="003F08D7" w:rsidRPr="00FF3077">
        <w:rPr>
          <w:lang w:val="en-AU"/>
        </w:rPr>
        <w:fldChar w:fldCharType="end"/>
      </w:r>
      <w:r w:rsidRPr="00FF3077">
        <w:rPr>
          <w:lang w:val="en-AU"/>
        </w:rPr>
        <w:t>.</w:t>
      </w:r>
    </w:p>
    <w:p w14:paraId="0BEEA9C1" w14:textId="119745A5" w:rsidR="00A959A9" w:rsidRPr="00FF3077" w:rsidRDefault="00A959A9" w:rsidP="00A959A9">
      <w:pPr>
        <w:pStyle w:val="Heading5"/>
        <w:rPr>
          <w:lang w:val="en-AU"/>
        </w:rPr>
      </w:pPr>
      <w:r w:rsidRPr="00FF3077">
        <w:rPr>
          <w:lang w:val="en-AU"/>
        </w:rPr>
        <w:t xml:space="preserve">Research team </w:t>
      </w:r>
    </w:p>
    <w:p w14:paraId="5DF31153" w14:textId="583A4692" w:rsidR="00A959A9" w:rsidRPr="00FF3077" w:rsidRDefault="00A959A9" w:rsidP="00A959A9">
      <w:pPr>
        <w:jc w:val="both"/>
        <w:rPr>
          <w:lang w:val="en-AU"/>
        </w:rPr>
      </w:pPr>
      <w:r w:rsidRPr="00FF3077">
        <w:rPr>
          <w:lang w:val="en-AU"/>
        </w:rPr>
        <w:t xml:space="preserve">The </w:t>
      </w:r>
      <w:r w:rsidR="00B57197" w:rsidRPr="00FF3077">
        <w:rPr>
          <w:lang w:val="en-AU"/>
        </w:rPr>
        <w:t>research team</w:t>
      </w:r>
      <w:r w:rsidRPr="00FF3077">
        <w:rPr>
          <w:lang w:val="en-AU"/>
        </w:rPr>
        <w:t xml:space="preserve"> consists of DIM, as the Principal Investigator (PI), who is conducting this study as part of a doctoral program at the Faculty of Health, Medicine and Life Sciences, Maastricht University</w:t>
      </w:r>
      <w:r w:rsidR="00B57197" w:rsidRPr="00FF3077">
        <w:rPr>
          <w:lang w:val="en-AU"/>
        </w:rPr>
        <w:t xml:space="preserve">. She is supported by her supervisors (MPZ, MDF, and H). </w:t>
      </w:r>
    </w:p>
    <w:p w14:paraId="73579079" w14:textId="014E6161" w:rsidR="00A959A9" w:rsidRPr="00FF3077" w:rsidRDefault="00A959A9" w:rsidP="00A959A9">
      <w:pPr>
        <w:jc w:val="both"/>
        <w:rPr>
          <w:rFonts w:asciiTheme="majorHAnsi" w:hAnsiTheme="majorHAnsi"/>
          <w:color w:val="365F91" w:themeColor="accent1" w:themeShade="BF"/>
          <w:lang w:val="en-AU"/>
        </w:rPr>
      </w:pPr>
      <w:r w:rsidRPr="00FF3077">
        <w:rPr>
          <w:rFonts w:asciiTheme="majorHAnsi" w:hAnsiTheme="majorHAnsi"/>
          <w:color w:val="365F91" w:themeColor="accent1" w:themeShade="BF"/>
          <w:lang w:val="en-AU"/>
        </w:rPr>
        <w:t>Steering committee</w:t>
      </w:r>
    </w:p>
    <w:p w14:paraId="4C06EAD7" w14:textId="4206C2A3" w:rsidR="00B57197" w:rsidRPr="00FF3077" w:rsidRDefault="009E4044" w:rsidP="00A959A9">
      <w:pPr>
        <w:jc w:val="both"/>
        <w:rPr>
          <w:rFonts w:asciiTheme="majorHAnsi" w:hAnsiTheme="majorHAnsi"/>
          <w:color w:val="365F91" w:themeColor="accent1" w:themeShade="BF"/>
          <w:lang w:val="en-AU"/>
        </w:rPr>
      </w:pPr>
      <w:r w:rsidRPr="00FF3077">
        <w:rPr>
          <w:lang w:val="en-AU"/>
        </w:rPr>
        <w:t xml:space="preserve">The Steering Committee consists of the Research Team and several </w:t>
      </w:r>
      <w:r w:rsidR="00B57197" w:rsidRPr="00FF3077">
        <w:rPr>
          <w:lang w:val="en-AU"/>
        </w:rPr>
        <w:t>international</w:t>
      </w:r>
      <w:r w:rsidRPr="00FF3077">
        <w:rPr>
          <w:lang w:val="en-AU"/>
        </w:rPr>
        <w:t>ly acclaimed</w:t>
      </w:r>
      <w:r w:rsidR="00B57197" w:rsidRPr="00FF3077">
        <w:rPr>
          <w:lang w:val="en-AU"/>
        </w:rPr>
        <w:t xml:space="preserve"> experts in t</w:t>
      </w:r>
      <w:r w:rsidRPr="00FF3077">
        <w:rPr>
          <w:lang w:val="en-AU"/>
        </w:rPr>
        <w:t>he field of Forensic Medicine, Epidemiology, or Law,</w:t>
      </w:r>
      <w:r w:rsidR="00B57197" w:rsidRPr="00FF3077">
        <w:rPr>
          <w:lang w:val="en-AU"/>
        </w:rPr>
        <w:t xml:space="preserve"> who will </w:t>
      </w:r>
      <w:r w:rsidRPr="00FF3077">
        <w:rPr>
          <w:lang w:val="en-AU"/>
        </w:rPr>
        <w:t xml:space="preserve">also </w:t>
      </w:r>
      <w:r w:rsidR="00B57197" w:rsidRPr="00FF3077">
        <w:rPr>
          <w:lang w:val="en-AU"/>
        </w:rPr>
        <w:t>act as co-authors.</w:t>
      </w:r>
    </w:p>
    <w:p w14:paraId="50EC908B" w14:textId="77777777" w:rsidR="00A959A9" w:rsidRPr="00FF3077" w:rsidRDefault="00A959A9" w:rsidP="00A959A9">
      <w:pPr>
        <w:pStyle w:val="Heading5"/>
        <w:rPr>
          <w:lang w:val="en-AU"/>
        </w:rPr>
      </w:pPr>
      <w:r w:rsidRPr="00FF3077">
        <w:rPr>
          <w:lang w:val="en-AU"/>
        </w:rPr>
        <w:t>Participants of Delphi consensus process</w:t>
      </w:r>
    </w:p>
    <w:p w14:paraId="1E71F3D9" w14:textId="77777777" w:rsidR="00A959A9" w:rsidRPr="00FF3077" w:rsidRDefault="00A959A9" w:rsidP="00A959A9">
      <w:pPr>
        <w:jc w:val="both"/>
        <w:rPr>
          <w:lang w:val="en-AU"/>
        </w:rPr>
      </w:pPr>
      <w:r w:rsidRPr="00FF3077">
        <w:rPr>
          <w:lang w:val="en-AU"/>
        </w:rPr>
        <w:t>The participants of the Delphi consensus process consist of international forensic medical specialists, forensic epidemiologists, EBP experts, as well as consumers of forensic medical expert opinions, such as police investigators, lawyers, public prosecutors, and judges. These participants of the Delphi will be mentioned in the acknowledgement of the papers.</w:t>
      </w:r>
    </w:p>
    <w:p w14:paraId="14A48D06" w14:textId="77777777" w:rsidR="00A959A9" w:rsidRPr="00FF3077" w:rsidRDefault="00A959A9" w:rsidP="00A959A9">
      <w:pPr>
        <w:pStyle w:val="Heading5"/>
        <w:rPr>
          <w:lang w:val="en-AU"/>
        </w:rPr>
      </w:pPr>
      <w:r w:rsidRPr="00FF3077">
        <w:rPr>
          <w:lang w:val="en-AU"/>
        </w:rPr>
        <w:t>Forensic medical reports</w:t>
      </w:r>
    </w:p>
    <w:p w14:paraId="07C2D3B5" w14:textId="22639B24" w:rsidR="00A959A9" w:rsidRPr="00FF3077" w:rsidRDefault="00A959A9" w:rsidP="001D4BFF">
      <w:pPr>
        <w:jc w:val="both"/>
        <w:rPr>
          <w:lang w:val="en-AU"/>
        </w:rPr>
      </w:pPr>
      <w:r w:rsidRPr="00FF3077">
        <w:rPr>
          <w:lang w:val="en-AU"/>
        </w:rPr>
        <w:t xml:space="preserve">Written reports produced by experts in forensic medicine, which consist of a description of objective findings and an expert opinion formulated based on the findings. </w:t>
      </w:r>
      <w:r w:rsidR="001D4BFF" w:rsidRPr="00FF3077">
        <w:rPr>
          <w:lang w:val="en-AU"/>
        </w:rPr>
        <w:t xml:space="preserve">They are used to </w:t>
      </w:r>
      <w:r w:rsidR="007161FD" w:rsidRPr="00FF3077">
        <w:rPr>
          <w:lang w:val="en-AU"/>
        </w:rPr>
        <w:t>facilitate</w:t>
      </w:r>
      <w:r w:rsidR="001D4BFF" w:rsidRPr="00FF3077">
        <w:rPr>
          <w:lang w:val="en-AU"/>
        </w:rPr>
        <w:t xml:space="preserve"> legal </w:t>
      </w:r>
      <w:r w:rsidR="007161FD" w:rsidRPr="00FF3077">
        <w:rPr>
          <w:lang w:val="en-AU"/>
        </w:rPr>
        <w:t>decision</w:t>
      </w:r>
      <w:r w:rsidR="001D4BFF" w:rsidRPr="00FF3077">
        <w:rPr>
          <w:lang w:val="en-AU"/>
        </w:rPr>
        <w:t xml:space="preserve"> making in a specific case, by answering specific questions</w:t>
      </w:r>
      <w:r w:rsidR="00502D1C" w:rsidRPr="00FF3077">
        <w:rPr>
          <w:lang w:val="en-AU"/>
        </w:rPr>
        <w:t xml:space="preserve"> concerning identification, sustained injuries/pathologies, and causation</w:t>
      </w:r>
      <w:r w:rsidR="001D4BFF" w:rsidRPr="00FF3077">
        <w:rPr>
          <w:lang w:val="en-AU"/>
        </w:rPr>
        <w:t>.</w:t>
      </w:r>
    </w:p>
    <w:p w14:paraId="4391B1B3" w14:textId="77777777" w:rsidR="002F3A0D" w:rsidRPr="00FF3077" w:rsidRDefault="002F3A0D" w:rsidP="002F3A0D">
      <w:pPr>
        <w:pStyle w:val="Heading1"/>
        <w:rPr>
          <w:lang w:val="en-AU"/>
        </w:rPr>
      </w:pPr>
      <w:bookmarkStart w:id="5" w:name="_Toc448933858"/>
      <w:bookmarkStart w:id="6" w:name="_Toc451344993"/>
      <w:r w:rsidRPr="00FF3077">
        <w:rPr>
          <w:lang w:val="en-AU"/>
        </w:rPr>
        <w:t>Methods</w:t>
      </w:r>
      <w:bookmarkEnd w:id="5"/>
      <w:bookmarkEnd w:id="6"/>
      <w:r w:rsidRPr="00FF3077">
        <w:rPr>
          <w:lang w:val="en-AU"/>
        </w:rPr>
        <w:t xml:space="preserve"> </w:t>
      </w:r>
    </w:p>
    <w:p w14:paraId="475AFCA3" w14:textId="1AE7614B" w:rsidR="002F3A0D" w:rsidRPr="00FF3077" w:rsidRDefault="002F3A0D" w:rsidP="002F3A0D">
      <w:pPr>
        <w:jc w:val="both"/>
        <w:rPr>
          <w:lang w:val="en-AU"/>
        </w:rPr>
      </w:pPr>
      <w:r w:rsidRPr="00FF3077">
        <w:rPr>
          <w:lang w:val="en-AU"/>
        </w:rPr>
        <w:t>This study will be conducted in three phases, which are modified from the recommended steps for developing reporting guidelines in the fields of clinical and public health</w:t>
      </w:r>
      <w:r w:rsidR="003F08D7" w:rsidRPr="00FF3077">
        <w:rPr>
          <w:lang w:val="en-AU"/>
        </w:rPr>
        <w:fldChar w:fldCharType="begin" w:fldLock="1"/>
      </w:r>
      <w:r w:rsidR="008162E0">
        <w:rPr>
          <w:lang w:val="en-AU"/>
        </w:rPr>
        <w:instrText>ADDIN CSL_CITATION { "citationItems" : [ { "id" : "ITEM-1", "itemData" : { "DOI" : "10.1371/journal.pmed.1000217", "author" : [ { "dropping-particle" : "", "family" : "Moher", "given" : "David", "non-dropping-particle" : "", "parse-names" : false, "suffix" : "" }, { "dropping-particle" : "", "family" : "Schulz", "given" : "Kenneth F", "non-dropping-particle" : "", "parse-names" : false, "suffix" : "" }, { "dropping-particle" : "", "family" : "Simera", "given" : "Iveta", "non-dropping-particle" : "", "parse-names" : false, "suffix" : "" }, { "dropping-particle" : "", "family" : "Altman", "given" : "Douglas G", "non-dropping-particle" : "", "parse-names" : false, "suffix" : "" } ], "container-title" : "Guidelines and Guidance", "id" : "ITEM-1", "issue" : "2", "issued" : { "date-parts" : [ [ "2010" ] ] }, "page" : "1-9", "title" : "Guidance for Developers of Health Research Reporting Guidelines", "type" : "article-journal", "volume" : "7" }, "uris" : [ "http://www.mendeley.com/documents/?uuid=67936113-612e-4784-b02d-2aa17646ab65" ] } ], "mendeley" : { "formattedCitation" : "&lt;sup&gt;13&lt;/sup&gt;", "plainTextFormattedCitation" : "13", "previouslyFormattedCitation" : "&lt;sup&gt;13&lt;/sup&gt;" }, "properties" : { "noteIndex" : 0 }, "schema" : "https://github.com/citation-style-language/schema/raw/master/csl-citation.json" }</w:instrText>
      </w:r>
      <w:r w:rsidR="003F08D7" w:rsidRPr="00FF3077">
        <w:rPr>
          <w:lang w:val="en-AU"/>
        </w:rPr>
        <w:fldChar w:fldCharType="separate"/>
      </w:r>
      <w:r w:rsidR="008162E0" w:rsidRPr="008162E0">
        <w:rPr>
          <w:noProof/>
          <w:vertAlign w:val="superscript"/>
          <w:lang w:val="en-AU"/>
        </w:rPr>
        <w:t>13</w:t>
      </w:r>
      <w:r w:rsidR="003F08D7" w:rsidRPr="00FF3077">
        <w:rPr>
          <w:lang w:val="en-AU"/>
        </w:rPr>
        <w:fldChar w:fldCharType="end"/>
      </w:r>
      <w:r w:rsidRPr="00FF3077">
        <w:rPr>
          <w:lang w:val="en-AU"/>
        </w:rPr>
        <w:t>:</w:t>
      </w:r>
    </w:p>
    <w:p w14:paraId="089AE68A" w14:textId="0F89DCCF" w:rsidR="002F3A0D" w:rsidRPr="00FF3077" w:rsidRDefault="002F3A0D" w:rsidP="002F3A0D">
      <w:pPr>
        <w:pStyle w:val="ListParagraph"/>
        <w:numPr>
          <w:ilvl w:val="0"/>
          <w:numId w:val="1"/>
        </w:numPr>
        <w:jc w:val="both"/>
      </w:pPr>
      <w:r w:rsidRPr="00FF3077">
        <w:t>To develop a long-list of items to be considered in the reporting guidelines through systematic surveys,</w:t>
      </w:r>
    </w:p>
    <w:p w14:paraId="398AF022" w14:textId="77777777" w:rsidR="002F3A0D" w:rsidRPr="00FF3077" w:rsidRDefault="002F3A0D" w:rsidP="002F3A0D">
      <w:pPr>
        <w:pStyle w:val="ListParagraph"/>
        <w:numPr>
          <w:ilvl w:val="0"/>
          <w:numId w:val="1"/>
        </w:numPr>
        <w:jc w:val="both"/>
      </w:pPr>
      <w:r w:rsidRPr="00FF3077">
        <w:t>To conduct a Delphi study with international experts to obtain a consensus on the minimum items to be included in the reporting guideline,</w:t>
      </w:r>
    </w:p>
    <w:p w14:paraId="222B2471" w14:textId="411476DC" w:rsidR="002F3A0D" w:rsidRPr="00FF3077" w:rsidRDefault="002F3A0D" w:rsidP="002F3A0D">
      <w:pPr>
        <w:pStyle w:val="ListParagraph"/>
        <w:numPr>
          <w:ilvl w:val="0"/>
          <w:numId w:val="1"/>
        </w:numPr>
        <w:jc w:val="both"/>
      </w:pPr>
      <w:r w:rsidRPr="00FF3077">
        <w:t xml:space="preserve">To conduct a face-to-face consensus workshop to finalize the </w:t>
      </w:r>
      <w:r w:rsidR="00A106F5">
        <w:rPr>
          <w:lang w:val="id-ID"/>
        </w:rPr>
        <w:t>design of</w:t>
      </w:r>
      <w:r w:rsidRPr="00FF3077">
        <w:t xml:space="preserve"> the reporting guideline and its accompanying manual</w:t>
      </w:r>
      <w:r w:rsidR="00A106F5">
        <w:rPr>
          <w:lang w:val="id-ID"/>
        </w:rPr>
        <w:t>,</w:t>
      </w:r>
      <w:r w:rsidRPr="00FF3077">
        <w:t xml:space="preserve"> and to disseminate the results.</w:t>
      </w:r>
    </w:p>
    <w:p w14:paraId="6C21BF97" w14:textId="77777777" w:rsidR="002F3A0D" w:rsidRPr="00FF3077" w:rsidRDefault="002F3A0D" w:rsidP="002F3A0D">
      <w:pPr>
        <w:pStyle w:val="Heading2"/>
        <w:rPr>
          <w:lang w:val="en-AU"/>
        </w:rPr>
      </w:pPr>
      <w:bookmarkStart w:id="7" w:name="_Toc448933859"/>
      <w:bookmarkStart w:id="8" w:name="_Toc451344994"/>
      <w:r w:rsidRPr="00FF3077">
        <w:rPr>
          <w:lang w:val="en-AU"/>
        </w:rPr>
        <w:t>Phase 1: Development of long-list of candidate items</w:t>
      </w:r>
      <w:bookmarkEnd w:id="7"/>
      <w:bookmarkEnd w:id="8"/>
    </w:p>
    <w:p w14:paraId="65BFFB10" w14:textId="1D4F1CF1" w:rsidR="002F3A0D" w:rsidRPr="00FF3077" w:rsidRDefault="002F3A0D" w:rsidP="002F3A0D">
      <w:pPr>
        <w:jc w:val="both"/>
        <w:rPr>
          <w:lang w:val="en-AU"/>
        </w:rPr>
      </w:pPr>
      <w:r w:rsidRPr="00FF3077">
        <w:rPr>
          <w:iCs/>
          <w:lang w:val="en-AU"/>
        </w:rPr>
        <w:t>The purpose of phase 1 is to develop a long-list of candidate items that could potentially be incorpor</w:t>
      </w:r>
      <w:r w:rsidR="000B693A">
        <w:rPr>
          <w:iCs/>
          <w:lang w:val="en-AU"/>
        </w:rPr>
        <w:t>ated in the reporting guideline</w:t>
      </w:r>
      <w:r w:rsidR="000B693A">
        <w:rPr>
          <w:iCs/>
        </w:rPr>
        <w:t>.</w:t>
      </w:r>
      <w:r w:rsidRPr="00FF3077">
        <w:rPr>
          <w:iCs/>
          <w:lang w:val="en-AU"/>
        </w:rPr>
        <w:t xml:space="preserve"> </w:t>
      </w:r>
      <w:r w:rsidR="000B693A">
        <w:rPr>
          <w:iCs/>
        </w:rPr>
        <w:t>This long-list</w:t>
      </w:r>
      <w:r w:rsidRPr="00FF3077">
        <w:rPr>
          <w:iCs/>
          <w:lang w:val="en-AU"/>
        </w:rPr>
        <w:t xml:space="preserve"> w</w:t>
      </w:r>
      <w:r w:rsidR="000B693A">
        <w:rPr>
          <w:iCs/>
        </w:rPr>
        <w:t>ill</w:t>
      </w:r>
      <w:r w:rsidRPr="00FF3077">
        <w:rPr>
          <w:iCs/>
          <w:lang w:val="en-AU"/>
        </w:rPr>
        <w:t xml:space="preserve"> serve as input for the Delphi process. </w:t>
      </w:r>
      <w:r w:rsidRPr="00FF3077">
        <w:rPr>
          <w:lang w:val="en-AU"/>
        </w:rPr>
        <w:t>The prospective items will be collected from a systematic survey of existing forensic medical reports and a survey among experts.</w:t>
      </w:r>
    </w:p>
    <w:p w14:paraId="110F94B8" w14:textId="77777777" w:rsidR="002F3A0D" w:rsidRPr="00FF3077" w:rsidRDefault="002F3A0D" w:rsidP="002F3A0D">
      <w:pPr>
        <w:pStyle w:val="Heading3"/>
        <w:rPr>
          <w:lang w:val="en-AU"/>
        </w:rPr>
      </w:pPr>
      <w:bookmarkStart w:id="9" w:name="_Toc448933860"/>
      <w:bookmarkStart w:id="10" w:name="_Toc451344995"/>
      <w:r w:rsidRPr="00FF3077">
        <w:rPr>
          <w:lang w:val="en-AU"/>
        </w:rPr>
        <w:t>Systematic review of existing forensic medical reports</w:t>
      </w:r>
      <w:bookmarkEnd w:id="9"/>
      <w:bookmarkEnd w:id="10"/>
    </w:p>
    <w:p w14:paraId="1DC90CA5" w14:textId="352C773A" w:rsidR="002F3A0D" w:rsidRPr="00FF3077" w:rsidRDefault="002F3A0D" w:rsidP="002F3A0D">
      <w:pPr>
        <w:jc w:val="both"/>
        <w:rPr>
          <w:lang w:val="en-AU"/>
        </w:rPr>
      </w:pPr>
      <w:r w:rsidRPr="00FF3077">
        <w:rPr>
          <w:lang w:val="en-AU"/>
        </w:rPr>
        <w:t xml:space="preserve">The aim of this step is to determine how expert opinions in forensic medicine have been or are being reported. The study will be based on a random selection of 150 </w:t>
      </w:r>
      <w:r w:rsidR="00565559">
        <w:t>anonymised</w:t>
      </w:r>
      <w:r w:rsidR="00231B42" w:rsidRPr="00FF3077">
        <w:rPr>
          <w:lang w:val="en-AU"/>
        </w:rPr>
        <w:t xml:space="preserve"> </w:t>
      </w:r>
      <w:r w:rsidR="00115C77" w:rsidRPr="00FF3077">
        <w:rPr>
          <w:lang w:val="en-AU"/>
        </w:rPr>
        <w:t xml:space="preserve">forensic medical </w:t>
      </w:r>
      <w:r w:rsidRPr="00FF3077">
        <w:rPr>
          <w:lang w:val="en-AU"/>
        </w:rPr>
        <w:t>reports</w:t>
      </w:r>
      <w:r w:rsidR="00115C77" w:rsidRPr="00FF3077">
        <w:rPr>
          <w:lang w:val="en-AU"/>
        </w:rPr>
        <w:t>. The reports will be</w:t>
      </w:r>
      <w:r w:rsidRPr="00FF3077">
        <w:rPr>
          <w:lang w:val="en-AU"/>
        </w:rPr>
        <w:t xml:space="preserve"> identified by searching </w:t>
      </w:r>
      <w:r w:rsidR="00477962">
        <w:rPr>
          <w:lang w:val="en-AU"/>
        </w:rPr>
        <w:t>forensic reports</w:t>
      </w:r>
      <w:r w:rsidR="007313EF">
        <w:t xml:space="preserve"> </w:t>
      </w:r>
      <w:r w:rsidR="004C0398">
        <w:t xml:space="preserve">that are publicly available </w:t>
      </w:r>
      <w:r w:rsidR="007313EF">
        <w:t>on websites</w:t>
      </w:r>
      <w:r w:rsidR="004C0398">
        <w:t>,</w:t>
      </w:r>
      <w:r w:rsidR="005C4396">
        <w:t xml:space="preserve"> such as </w:t>
      </w:r>
      <w:r w:rsidR="00D70612">
        <w:fldChar w:fldCharType="begin"/>
      </w:r>
      <w:r w:rsidR="00D70612">
        <w:instrText xml:space="preserve"> HYPERLINK "http://www.autopsyfiles.org" </w:instrText>
      </w:r>
      <w:r w:rsidR="00D70612">
        <w:fldChar w:fldCharType="separate"/>
      </w:r>
      <w:r w:rsidR="00AB4889" w:rsidRPr="00CF5AE2">
        <w:rPr>
          <w:rStyle w:val="Hyperlink"/>
        </w:rPr>
        <w:t>http://www.autopsyfiles.org</w:t>
      </w:r>
      <w:r w:rsidR="00D70612">
        <w:rPr>
          <w:rStyle w:val="Hyperlink"/>
        </w:rPr>
        <w:fldChar w:fldCharType="end"/>
      </w:r>
      <w:r w:rsidR="004C0398">
        <w:t xml:space="preserve"> and</w:t>
      </w:r>
      <w:r w:rsidR="00AB4889">
        <w:t xml:space="preserve"> </w:t>
      </w:r>
      <w:hyperlink r:id="rId9" w:history="1">
        <w:r w:rsidR="00AB4889" w:rsidRPr="00CF5AE2">
          <w:rPr>
            <w:rStyle w:val="Hyperlink"/>
          </w:rPr>
          <w:t>https://www.archives.gov</w:t>
        </w:r>
      </w:hyperlink>
      <w:r w:rsidR="004C0398">
        <w:t>.</w:t>
      </w:r>
      <w:r w:rsidR="00AB4889">
        <w:t xml:space="preserve"> </w:t>
      </w:r>
      <w:r w:rsidR="005C4396">
        <w:t xml:space="preserve">Additional reports will be identified </w:t>
      </w:r>
      <w:r w:rsidR="00BD50B1">
        <w:t>through</w:t>
      </w:r>
      <w:r w:rsidRPr="00FF3077">
        <w:rPr>
          <w:lang w:val="en-AU"/>
        </w:rPr>
        <w:t xml:space="preserve"> manual selection of non-electronically recorded reports produced</w:t>
      </w:r>
      <w:r w:rsidR="004A7949" w:rsidRPr="00FF3077">
        <w:rPr>
          <w:lang w:val="en-AU"/>
        </w:rPr>
        <w:t xml:space="preserve"> in Indonesian academic centres of forensic medicine</w:t>
      </w:r>
      <w:r w:rsidR="00BB2115">
        <w:rPr>
          <w:lang w:val="en-AU"/>
        </w:rPr>
        <w:t xml:space="preserve"> </w:t>
      </w:r>
      <w:r w:rsidR="00BB2115">
        <w:t>from</w:t>
      </w:r>
      <w:r w:rsidRPr="00FF3077">
        <w:rPr>
          <w:lang w:val="en-AU"/>
        </w:rPr>
        <w:t xml:space="preserve"> 2011 – 2015. Data to be extracted from these reports are shown in the table below.</w:t>
      </w:r>
    </w:p>
    <w:p w14:paraId="44F6D974" w14:textId="77777777" w:rsidR="002F3A0D" w:rsidRPr="00FF3077" w:rsidRDefault="002F3A0D" w:rsidP="002F3A0D">
      <w:pPr>
        <w:jc w:val="both"/>
        <w:rPr>
          <w:b/>
          <w:lang w:val="en-AU"/>
        </w:rPr>
      </w:pPr>
      <w:r w:rsidRPr="00FF3077">
        <w:rPr>
          <w:b/>
          <w:lang w:val="en-AU"/>
        </w:rPr>
        <w:t>Proposed data extraction sheet</w:t>
      </w:r>
    </w:p>
    <w:tbl>
      <w:tblPr>
        <w:tblStyle w:val="GridTable4-Accent11"/>
        <w:tblW w:w="0" w:type="auto"/>
        <w:tblLook w:val="04A0" w:firstRow="1" w:lastRow="0" w:firstColumn="1" w:lastColumn="0" w:noHBand="0" w:noVBand="1"/>
      </w:tblPr>
      <w:tblGrid>
        <w:gridCol w:w="2487"/>
        <w:gridCol w:w="3723"/>
        <w:gridCol w:w="2806"/>
      </w:tblGrid>
      <w:tr w:rsidR="003E15CF" w:rsidRPr="00FF3077" w14:paraId="4556CE15" w14:textId="3ED4A7C4" w:rsidTr="003E15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7" w:type="dxa"/>
          </w:tcPr>
          <w:p w14:paraId="4D0103DE" w14:textId="77777777" w:rsidR="003E15CF" w:rsidRPr="00FF3077" w:rsidRDefault="003E15CF" w:rsidP="002777BE">
            <w:pPr>
              <w:jc w:val="both"/>
              <w:rPr>
                <w:lang w:val="en-AU"/>
              </w:rPr>
            </w:pPr>
            <w:r w:rsidRPr="00FF3077">
              <w:rPr>
                <w:lang w:val="en-AU"/>
              </w:rPr>
              <w:t xml:space="preserve">Domain </w:t>
            </w:r>
          </w:p>
        </w:tc>
        <w:tc>
          <w:tcPr>
            <w:tcW w:w="3723" w:type="dxa"/>
          </w:tcPr>
          <w:p w14:paraId="3AFE357D" w14:textId="77777777" w:rsidR="003E15CF" w:rsidRPr="00FF3077" w:rsidRDefault="003E15CF" w:rsidP="002777BE">
            <w:pPr>
              <w:jc w:val="both"/>
              <w:cnfStyle w:val="100000000000" w:firstRow="1" w:lastRow="0" w:firstColumn="0" w:lastColumn="0" w:oddVBand="0" w:evenVBand="0" w:oddHBand="0" w:evenHBand="0" w:firstRowFirstColumn="0" w:firstRowLastColumn="0" w:lastRowFirstColumn="0" w:lastRowLastColumn="0"/>
              <w:rPr>
                <w:lang w:val="en-AU"/>
              </w:rPr>
            </w:pPr>
            <w:r w:rsidRPr="00FF3077">
              <w:rPr>
                <w:lang w:val="en-AU"/>
              </w:rPr>
              <w:t>Information</w:t>
            </w:r>
          </w:p>
        </w:tc>
        <w:tc>
          <w:tcPr>
            <w:tcW w:w="2806" w:type="dxa"/>
          </w:tcPr>
          <w:p w14:paraId="7F34DC05" w14:textId="26321844" w:rsidR="003E15CF" w:rsidRPr="00FF3077" w:rsidRDefault="003E15CF" w:rsidP="002777BE">
            <w:pPr>
              <w:jc w:val="both"/>
              <w:cnfStyle w:val="100000000000" w:firstRow="1" w:lastRow="0" w:firstColumn="0" w:lastColumn="0" w:oddVBand="0" w:evenVBand="0" w:oddHBand="0" w:evenHBand="0" w:firstRowFirstColumn="0" w:firstRowLastColumn="0" w:lastRowFirstColumn="0" w:lastRowLastColumn="0"/>
              <w:rPr>
                <w:lang w:val="en-AU"/>
              </w:rPr>
            </w:pPr>
            <w:r w:rsidRPr="00FF3077">
              <w:rPr>
                <w:lang w:val="en-AU"/>
              </w:rPr>
              <w:t xml:space="preserve">Example </w:t>
            </w:r>
          </w:p>
        </w:tc>
      </w:tr>
      <w:tr w:rsidR="003E15CF" w:rsidRPr="00FF3077" w14:paraId="378344C0" w14:textId="29E9B982" w:rsidTr="003E1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7" w:type="dxa"/>
          </w:tcPr>
          <w:p w14:paraId="2E2CD505" w14:textId="77777777" w:rsidR="003E15CF" w:rsidRPr="00FF3077" w:rsidRDefault="003E15CF" w:rsidP="002777BE">
            <w:pPr>
              <w:jc w:val="both"/>
              <w:rPr>
                <w:lang w:val="en-AU"/>
              </w:rPr>
            </w:pPr>
            <w:r w:rsidRPr="00FF3077">
              <w:rPr>
                <w:lang w:val="en-AU"/>
              </w:rPr>
              <w:t xml:space="preserve">Administrative </w:t>
            </w:r>
          </w:p>
        </w:tc>
        <w:tc>
          <w:tcPr>
            <w:tcW w:w="3723" w:type="dxa"/>
          </w:tcPr>
          <w:p w14:paraId="08F4EF0C" w14:textId="77777777" w:rsidR="003E15CF" w:rsidRPr="00FF3077" w:rsidRDefault="003E15CF" w:rsidP="002777BE">
            <w:pPr>
              <w:jc w:val="both"/>
              <w:cnfStyle w:val="000000100000" w:firstRow="0" w:lastRow="0" w:firstColumn="0" w:lastColumn="0" w:oddVBand="0" w:evenVBand="0" w:oddHBand="1" w:evenHBand="0" w:firstRowFirstColumn="0" w:firstRowLastColumn="0" w:lastRowFirstColumn="0" w:lastRowLastColumn="0"/>
              <w:rPr>
                <w:lang w:val="en-AU"/>
              </w:rPr>
            </w:pPr>
            <w:r w:rsidRPr="00FF3077">
              <w:rPr>
                <w:lang w:val="en-AU"/>
              </w:rPr>
              <w:t>Identification of case and examiner</w:t>
            </w:r>
          </w:p>
        </w:tc>
        <w:tc>
          <w:tcPr>
            <w:tcW w:w="2806" w:type="dxa"/>
          </w:tcPr>
          <w:p w14:paraId="067E764A" w14:textId="52D4AB7F" w:rsidR="003E15CF" w:rsidRPr="00FF3077" w:rsidRDefault="00A44372" w:rsidP="002777BE">
            <w:pPr>
              <w:jc w:val="both"/>
              <w:cnfStyle w:val="000000100000" w:firstRow="0" w:lastRow="0" w:firstColumn="0" w:lastColumn="0" w:oddVBand="0" w:evenVBand="0" w:oddHBand="1" w:evenHBand="0" w:firstRowFirstColumn="0" w:firstRowLastColumn="0" w:lastRowFirstColumn="0" w:lastRowLastColumn="0"/>
              <w:rPr>
                <w:lang w:val="en-AU"/>
              </w:rPr>
            </w:pPr>
            <w:r w:rsidRPr="00FF3077">
              <w:rPr>
                <w:lang w:val="en-AU"/>
              </w:rPr>
              <w:t>Case registration number, name of examiner</w:t>
            </w:r>
          </w:p>
        </w:tc>
      </w:tr>
      <w:tr w:rsidR="003E15CF" w:rsidRPr="00FF3077" w14:paraId="66CC23A8" w14:textId="3C8CA1FD" w:rsidTr="003E15CF">
        <w:tc>
          <w:tcPr>
            <w:cnfStyle w:val="001000000000" w:firstRow="0" w:lastRow="0" w:firstColumn="1" w:lastColumn="0" w:oddVBand="0" w:evenVBand="0" w:oddHBand="0" w:evenHBand="0" w:firstRowFirstColumn="0" w:firstRowLastColumn="0" w:lastRowFirstColumn="0" w:lastRowLastColumn="0"/>
            <w:tcW w:w="2487" w:type="dxa"/>
          </w:tcPr>
          <w:p w14:paraId="41F145BA" w14:textId="77777777" w:rsidR="003E15CF" w:rsidRPr="00FF3077" w:rsidRDefault="003E15CF" w:rsidP="002777BE">
            <w:pPr>
              <w:jc w:val="both"/>
              <w:rPr>
                <w:lang w:val="en-AU"/>
              </w:rPr>
            </w:pPr>
            <w:r w:rsidRPr="00FF3077">
              <w:rPr>
                <w:lang w:val="en-AU"/>
              </w:rPr>
              <w:t xml:space="preserve">Identification </w:t>
            </w:r>
          </w:p>
        </w:tc>
        <w:tc>
          <w:tcPr>
            <w:tcW w:w="3723" w:type="dxa"/>
          </w:tcPr>
          <w:p w14:paraId="600CD173" w14:textId="77777777" w:rsidR="003E15CF" w:rsidRPr="00FF3077" w:rsidRDefault="003E15CF" w:rsidP="002777BE">
            <w:pPr>
              <w:jc w:val="both"/>
              <w:cnfStyle w:val="000000000000" w:firstRow="0" w:lastRow="0" w:firstColumn="0" w:lastColumn="0" w:oddVBand="0" w:evenVBand="0" w:oddHBand="0" w:evenHBand="0" w:firstRowFirstColumn="0" w:firstRowLastColumn="0" w:lastRowFirstColumn="0" w:lastRowLastColumn="0"/>
              <w:rPr>
                <w:lang w:val="en-AU"/>
              </w:rPr>
            </w:pPr>
            <w:r w:rsidRPr="00FF3077">
              <w:rPr>
                <w:lang w:val="en-AU"/>
              </w:rPr>
              <w:t>Identification of examinee</w:t>
            </w:r>
          </w:p>
        </w:tc>
        <w:tc>
          <w:tcPr>
            <w:tcW w:w="2806" w:type="dxa"/>
          </w:tcPr>
          <w:p w14:paraId="7A2F4E15" w14:textId="5185E712" w:rsidR="003E15CF" w:rsidRPr="00FF3077" w:rsidRDefault="00A44372" w:rsidP="002777BE">
            <w:pPr>
              <w:jc w:val="both"/>
              <w:cnfStyle w:val="000000000000" w:firstRow="0" w:lastRow="0" w:firstColumn="0" w:lastColumn="0" w:oddVBand="0" w:evenVBand="0" w:oddHBand="0" w:evenHBand="0" w:firstRowFirstColumn="0" w:firstRowLastColumn="0" w:lastRowFirstColumn="0" w:lastRowLastColumn="0"/>
              <w:rPr>
                <w:lang w:val="en-AU"/>
              </w:rPr>
            </w:pPr>
            <w:r w:rsidRPr="00FF3077">
              <w:rPr>
                <w:lang w:val="en-AU"/>
              </w:rPr>
              <w:t>Name and date of birth of examinee</w:t>
            </w:r>
          </w:p>
        </w:tc>
      </w:tr>
      <w:tr w:rsidR="003E15CF" w:rsidRPr="00FF3077" w14:paraId="78E4E21A" w14:textId="03D38068" w:rsidTr="003E1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7" w:type="dxa"/>
          </w:tcPr>
          <w:p w14:paraId="4080E00A" w14:textId="77777777" w:rsidR="003E15CF" w:rsidRPr="00FF3077" w:rsidRDefault="003E15CF" w:rsidP="002777BE">
            <w:pPr>
              <w:jc w:val="both"/>
              <w:rPr>
                <w:lang w:val="en-AU"/>
              </w:rPr>
            </w:pPr>
            <w:r w:rsidRPr="00FF3077">
              <w:rPr>
                <w:lang w:val="en-AU"/>
              </w:rPr>
              <w:t>External/physical examination</w:t>
            </w:r>
          </w:p>
        </w:tc>
        <w:tc>
          <w:tcPr>
            <w:tcW w:w="3723" w:type="dxa"/>
          </w:tcPr>
          <w:p w14:paraId="2B1FAAB6" w14:textId="77777777" w:rsidR="003E15CF" w:rsidRPr="00FF3077" w:rsidRDefault="003E15CF" w:rsidP="002777BE">
            <w:pPr>
              <w:jc w:val="both"/>
              <w:cnfStyle w:val="000000100000" w:firstRow="0" w:lastRow="0" w:firstColumn="0" w:lastColumn="0" w:oddVBand="0" w:evenVBand="0" w:oddHBand="1" w:evenHBand="0" w:firstRowFirstColumn="0" w:firstRowLastColumn="0" w:lastRowFirstColumn="0" w:lastRowLastColumn="0"/>
              <w:rPr>
                <w:lang w:val="en-AU"/>
              </w:rPr>
            </w:pPr>
            <w:r w:rsidRPr="00FF3077">
              <w:rPr>
                <w:lang w:val="en-AU"/>
              </w:rPr>
              <w:t>Findings from external examination/physical examination</w:t>
            </w:r>
          </w:p>
        </w:tc>
        <w:tc>
          <w:tcPr>
            <w:tcW w:w="2806" w:type="dxa"/>
          </w:tcPr>
          <w:p w14:paraId="63F1C429" w14:textId="0CE13556" w:rsidR="003E15CF" w:rsidRPr="00FF3077" w:rsidRDefault="00A44372" w:rsidP="002777BE">
            <w:pPr>
              <w:jc w:val="both"/>
              <w:cnfStyle w:val="000000100000" w:firstRow="0" w:lastRow="0" w:firstColumn="0" w:lastColumn="0" w:oddVBand="0" w:evenVBand="0" w:oddHBand="1" w:evenHBand="0" w:firstRowFirstColumn="0" w:firstRowLastColumn="0" w:lastRowFirstColumn="0" w:lastRowLastColumn="0"/>
              <w:rPr>
                <w:lang w:val="en-AU"/>
              </w:rPr>
            </w:pPr>
            <w:r w:rsidRPr="00FF3077">
              <w:rPr>
                <w:lang w:val="en-AU"/>
              </w:rPr>
              <w:t>Physical features, injuries</w:t>
            </w:r>
          </w:p>
        </w:tc>
      </w:tr>
      <w:tr w:rsidR="003E15CF" w:rsidRPr="00FF3077" w14:paraId="42B4ADDE" w14:textId="4CFF4371" w:rsidTr="003E15CF">
        <w:tc>
          <w:tcPr>
            <w:cnfStyle w:val="001000000000" w:firstRow="0" w:lastRow="0" w:firstColumn="1" w:lastColumn="0" w:oddVBand="0" w:evenVBand="0" w:oddHBand="0" w:evenHBand="0" w:firstRowFirstColumn="0" w:firstRowLastColumn="0" w:lastRowFirstColumn="0" w:lastRowLastColumn="0"/>
            <w:tcW w:w="2487" w:type="dxa"/>
          </w:tcPr>
          <w:p w14:paraId="7FC3056A" w14:textId="77777777" w:rsidR="003E15CF" w:rsidRPr="00FF3077" w:rsidRDefault="003E15CF" w:rsidP="002777BE">
            <w:pPr>
              <w:jc w:val="both"/>
              <w:rPr>
                <w:lang w:val="en-AU"/>
              </w:rPr>
            </w:pPr>
            <w:r w:rsidRPr="00FF3077">
              <w:rPr>
                <w:lang w:val="en-AU"/>
              </w:rPr>
              <w:t>Internal examination</w:t>
            </w:r>
          </w:p>
        </w:tc>
        <w:tc>
          <w:tcPr>
            <w:tcW w:w="3723" w:type="dxa"/>
          </w:tcPr>
          <w:p w14:paraId="77B3AB04" w14:textId="77777777" w:rsidR="003E15CF" w:rsidRPr="00FF3077" w:rsidRDefault="003E15CF" w:rsidP="002777BE">
            <w:pPr>
              <w:jc w:val="both"/>
              <w:cnfStyle w:val="000000000000" w:firstRow="0" w:lastRow="0" w:firstColumn="0" w:lastColumn="0" w:oddVBand="0" w:evenVBand="0" w:oddHBand="0" w:evenHBand="0" w:firstRowFirstColumn="0" w:firstRowLastColumn="0" w:lastRowFirstColumn="0" w:lastRowLastColumn="0"/>
              <w:rPr>
                <w:lang w:val="en-AU"/>
              </w:rPr>
            </w:pPr>
            <w:r w:rsidRPr="00FF3077">
              <w:rPr>
                <w:lang w:val="en-AU"/>
              </w:rPr>
              <w:t>Findings from internal examination (if performed)</w:t>
            </w:r>
          </w:p>
        </w:tc>
        <w:tc>
          <w:tcPr>
            <w:tcW w:w="2806" w:type="dxa"/>
          </w:tcPr>
          <w:p w14:paraId="77CB2B20" w14:textId="6C3A8B0F" w:rsidR="003E15CF" w:rsidRPr="00FF3077" w:rsidRDefault="00CD7655" w:rsidP="002777BE">
            <w:pPr>
              <w:jc w:val="both"/>
              <w:cnfStyle w:val="000000000000" w:firstRow="0" w:lastRow="0" w:firstColumn="0" w:lastColumn="0" w:oddVBand="0" w:evenVBand="0" w:oddHBand="0" w:evenHBand="0" w:firstRowFirstColumn="0" w:firstRowLastColumn="0" w:lastRowFirstColumn="0" w:lastRowLastColumn="0"/>
              <w:rPr>
                <w:lang w:val="en-AU"/>
              </w:rPr>
            </w:pPr>
            <w:r w:rsidRPr="00FF3077">
              <w:rPr>
                <w:lang w:val="en-AU"/>
              </w:rPr>
              <w:t>Description of internal organs, haemorrhage</w:t>
            </w:r>
          </w:p>
        </w:tc>
      </w:tr>
      <w:tr w:rsidR="003E15CF" w:rsidRPr="00FF3077" w14:paraId="79C96392" w14:textId="48426C1A" w:rsidTr="003E1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7" w:type="dxa"/>
          </w:tcPr>
          <w:p w14:paraId="287EE967" w14:textId="77777777" w:rsidR="003E15CF" w:rsidRPr="00FF3077" w:rsidRDefault="003E15CF" w:rsidP="002777BE">
            <w:pPr>
              <w:jc w:val="both"/>
              <w:rPr>
                <w:lang w:val="en-AU"/>
              </w:rPr>
            </w:pPr>
            <w:r w:rsidRPr="00FF3077">
              <w:rPr>
                <w:lang w:val="en-AU"/>
              </w:rPr>
              <w:t>Ancillary testing</w:t>
            </w:r>
          </w:p>
        </w:tc>
        <w:tc>
          <w:tcPr>
            <w:tcW w:w="3723" w:type="dxa"/>
          </w:tcPr>
          <w:p w14:paraId="27CCE066" w14:textId="77777777" w:rsidR="003E15CF" w:rsidRPr="00FF3077" w:rsidRDefault="003E15CF" w:rsidP="002777BE">
            <w:pPr>
              <w:jc w:val="both"/>
              <w:cnfStyle w:val="000000100000" w:firstRow="0" w:lastRow="0" w:firstColumn="0" w:lastColumn="0" w:oddVBand="0" w:evenVBand="0" w:oddHBand="1" w:evenHBand="0" w:firstRowFirstColumn="0" w:firstRowLastColumn="0" w:lastRowFirstColumn="0" w:lastRowLastColumn="0"/>
              <w:rPr>
                <w:lang w:val="en-AU"/>
              </w:rPr>
            </w:pPr>
            <w:r w:rsidRPr="00FF3077">
              <w:rPr>
                <w:lang w:val="en-AU"/>
              </w:rPr>
              <w:t>Findings from ancillary testing (if performed)</w:t>
            </w:r>
          </w:p>
        </w:tc>
        <w:tc>
          <w:tcPr>
            <w:tcW w:w="2806" w:type="dxa"/>
          </w:tcPr>
          <w:p w14:paraId="3739F67D" w14:textId="149C429A" w:rsidR="003E15CF" w:rsidRPr="00FF3077" w:rsidRDefault="00691D91" w:rsidP="002777BE">
            <w:pPr>
              <w:jc w:val="both"/>
              <w:cnfStyle w:val="000000100000" w:firstRow="0" w:lastRow="0" w:firstColumn="0" w:lastColumn="0" w:oddVBand="0" w:evenVBand="0" w:oddHBand="1" w:evenHBand="0" w:firstRowFirstColumn="0" w:firstRowLastColumn="0" w:lastRowFirstColumn="0" w:lastRowLastColumn="0"/>
              <w:rPr>
                <w:lang w:val="en-AU"/>
              </w:rPr>
            </w:pPr>
            <w:r w:rsidRPr="00FF3077">
              <w:rPr>
                <w:lang w:val="en-AU"/>
              </w:rPr>
              <w:t xml:space="preserve">Result of toxicology test, histopathology </w:t>
            </w:r>
          </w:p>
        </w:tc>
      </w:tr>
      <w:tr w:rsidR="003E15CF" w:rsidRPr="00FF3077" w14:paraId="6183BD51" w14:textId="45B1F978" w:rsidTr="003E15CF">
        <w:tc>
          <w:tcPr>
            <w:cnfStyle w:val="001000000000" w:firstRow="0" w:lastRow="0" w:firstColumn="1" w:lastColumn="0" w:oddVBand="0" w:evenVBand="0" w:oddHBand="0" w:evenHBand="0" w:firstRowFirstColumn="0" w:firstRowLastColumn="0" w:lastRowFirstColumn="0" w:lastRowLastColumn="0"/>
            <w:tcW w:w="2487" w:type="dxa"/>
          </w:tcPr>
          <w:p w14:paraId="3DFDD2EC" w14:textId="77777777" w:rsidR="003E15CF" w:rsidRPr="00FF3077" w:rsidRDefault="003E15CF" w:rsidP="002777BE">
            <w:pPr>
              <w:jc w:val="both"/>
              <w:rPr>
                <w:lang w:val="en-AU"/>
              </w:rPr>
            </w:pPr>
            <w:r w:rsidRPr="00FF3077">
              <w:rPr>
                <w:lang w:val="en-AU"/>
              </w:rPr>
              <w:t>Additional information</w:t>
            </w:r>
          </w:p>
        </w:tc>
        <w:tc>
          <w:tcPr>
            <w:tcW w:w="3723" w:type="dxa"/>
          </w:tcPr>
          <w:p w14:paraId="4D917D60" w14:textId="77777777" w:rsidR="003E15CF" w:rsidRPr="00FF3077" w:rsidRDefault="003E15CF" w:rsidP="002777BE">
            <w:pPr>
              <w:jc w:val="both"/>
              <w:cnfStyle w:val="000000000000" w:firstRow="0" w:lastRow="0" w:firstColumn="0" w:lastColumn="0" w:oddVBand="0" w:evenVBand="0" w:oddHBand="0" w:evenHBand="0" w:firstRowFirstColumn="0" w:firstRowLastColumn="0" w:lastRowFirstColumn="0" w:lastRowLastColumn="0"/>
              <w:rPr>
                <w:lang w:val="en-AU"/>
              </w:rPr>
            </w:pPr>
            <w:r w:rsidRPr="00FF3077">
              <w:rPr>
                <w:lang w:val="en-AU"/>
              </w:rPr>
              <w:t xml:space="preserve">Information from police report, medical record, literature review, data-bases </w:t>
            </w:r>
            <w:proofErr w:type="spellStart"/>
            <w:r w:rsidRPr="00FF3077">
              <w:rPr>
                <w:lang w:val="en-AU"/>
              </w:rPr>
              <w:t>etc</w:t>
            </w:r>
            <w:proofErr w:type="spellEnd"/>
          </w:p>
        </w:tc>
        <w:tc>
          <w:tcPr>
            <w:tcW w:w="2806" w:type="dxa"/>
          </w:tcPr>
          <w:p w14:paraId="57BC4530" w14:textId="64ED1023" w:rsidR="003E15CF" w:rsidRPr="00FF3077" w:rsidRDefault="00691D91" w:rsidP="002777BE">
            <w:pPr>
              <w:jc w:val="both"/>
              <w:cnfStyle w:val="000000000000" w:firstRow="0" w:lastRow="0" w:firstColumn="0" w:lastColumn="0" w:oddVBand="0" w:evenVBand="0" w:oddHBand="0" w:evenHBand="0" w:firstRowFirstColumn="0" w:firstRowLastColumn="0" w:lastRowFirstColumn="0" w:lastRowLastColumn="0"/>
              <w:rPr>
                <w:lang w:val="en-AU"/>
              </w:rPr>
            </w:pPr>
            <w:r w:rsidRPr="00FF3077">
              <w:rPr>
                <w:lang w:val="en-AU"/>
              </w:rPr>
              <w:t>Findings at the crime scene</w:t>
            </w:r>
            <w:r w:rsidR="00E34251" w:rsidRPr="00FF3077">
              <w:rPr>
                <w:lang w:val="en-AU"/>
              </w:rPr>
              <w:t>, ECG records</w:t>
            </w:r>
          </w:p>
        </w:tc>
      </w:tr>
      <w:tr w:rsidR="003E15CF" w:rsidRPr="00FF3077" w14:paraId="4FF2200C" w14:textId="6CB71F0C" w:rsidTr="003E1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7" w:type="dxa"/>
          </w:tcPr>
          <w:p w14:paraId="1602A66B" w14:textId="77777777" w:rsidR="003E15CF" w:rsidRPr="00FF3077" w:rsidRDefault="003E15CF" w:rsidP="002777BE">
            <w:pPr>
              <w:jc w:val="both"/>
              <w:rPr>
                <w:lang w:val="en-AU"/>
              </w:rPr>
            </w:pPr>
            <w:r w:rsidRPr="00FF3077">
              <w:rPr>
                <w:lang w:val="en-AU"/>
              </w:rPr>
              <w:t xml:space="preserve">Opinion </w:t>
            </w:r>
          </w:p>
        </w:tc>
        <w:tc>
          <w:tcPr>
            <w:tcW w:w="3723" w:type="dxa"/>
          </w:tcPr>
          <w:p w14:paraId="7EB7101D" w14:textId="77777777" w:rsidR="003E15CF" w:rsidRPr="00FF3077" w:rsidRDefault="003E15CF" w:rsidP="002777BE">
            <w:pPr>
              <w:jc w:val="both"/>
              <w:cnfStyle w:val="000000100000" w:firstRow="0" w:lastRow="0" w:firstColumn="0" w:lastColumn="0" w:oddVBand="0" w:evenVBand="0" w:oddHBand="1" w:evenHBand="0" w:firstRowFirstColumn="0" w:firstRowLastColumn="0" w:lastRowFirstColumn="0" w:lastRowLastColumn="0"/>
              <w:rPr>
                <w:lang w:val="en-AU"/>
              </w:rPr>
            </w:pPr>
            <w:r w:rsidRPr="00FF3077">
              <w:rPr>
                <w:lang w:val="en-AU"/>
              </w:rPr>
              <w:t>Opinion from examiner regarding the case</w:t>
            </w:r>
          </w:p>
        </w:tc>
        <w:tc>
          <w:tcPr>
            <w:tcW w:w="2806" w:type="dxa"/>
          </w:tcPr>
          <w:p w14:paraId="482EFCAE" w14:textId="75E9A292" w:rsidR="003E15CF" w:rsidRPr="00FF3077" w:rsidRDefault="00E34251" w:rsidP="002777BE">
            <w:pPr>
              <w:jc w:val="both"/>
              <w:cnfStyle w:val="000000100000" w:firstRow="0" w:lastRow="0" w:firstColumn="0" w:lastColumn="0" w:oddVBand="0" w:evenVBand="0" w:oddHBand="1" w:evenHBand="0" w:firstRowFirstColumn="0" w:firstRowLastColumn="0" w:lastRowFirstColumn="0" w:lastRowLastColumn="0"/>
              <w:rPr>
                <w:lang w:val="en-AU"/>
              </w:rPr>
            </w:pPr>
            <w:r w:rsidRPr="00FF3077">
              <w:rPr>
                <w:lang w:val="en-AU"/>
              </w:rPr>
              <w:t>Opinion on cause and time of death</w:t>
            </w:r>
          </w:p>
        </w:tc>
      </w:tr>
      <w:tr w:rsidR="003E15CF" w:rsidRPr="00FF3077" w14:paraId="7534C1A9" w14:textId="4DA079A6" w:rsidTr="003E15CF">
        <w:tc>
          <w:tcPr>
            <w:cnfStyle w:val="001000000000" w:firstRow="0" w:lastRow="0" w:firstColumn="1" w:lastColumn="0" w:oddVBand="0" w:evenVBand="0" w:oddHBand="0" w:evenHBand="0" w:firstRowFirstColumn="0" w:firstRowLastColumn="0" w:lastRowFirstColumn="0" w:lastRowLastColumn="0"/>
            <w:tcW w:w="2487" w:type="dxa"/>
          </w:tcPr>
          <w:p w14:paraId="16C43B69" w14:textId="77777777" w:rsidR="003E15CF" w:rsidRPr="00FF3077" w:rsidRDefault="003E15CF" w:rsidP="002777BE">
            <w:pPr>
              <w:jc w:val="both"/>
              <w:rPr>
                <w:lang w:val="en-AU"/>
              </w:rPr>
            </w:pPr>
            <w:r w:rsidRPr="00FF3077">
              <w:rPr>
                <w:lang w:val="en-AU"/>
              </w:rPr>
              <w:t>Justification of opinion</w:t>
            </w:r>
          </w:p>
        </w:tc>
        <w:tc>
          <w:tcPr>
            <w:tcW w:w="3723" w:type="dxa"/>
          </w:tcPr>
          <w:p w14:paraId="0127F6D4" w14:textId="77777777" w:rsidR="003E15CF" w:rsidRPr="00FF3077" w:rsidRDefault="003E15CF" w:rsidP="002777BE">
            <w:pPr>
              <w:jc w:val="both"/>
              <w:cnfStyle w:val="000000000000" w:firstRow="0" w:lastRow="0" w:firstColumn="0" w:lastColumn="0" w:oddVBand="0" w:evenVBand="0" w:oddHBand="0" w:evenHBand="0" w:firstRowFirstColumn="0" w:firstRowLastColumn="0" w:lastRowFirstColumn="0" w:lastRowLastColumn="0"/>
              <w:rPr>
                <w:lang w:val="en-AU"/>
              </w:rPr>
            </w:pPr>
            <w:r w:rsidRPr="00FF3077">
              <w:rPr>
                <w:lang w:val="en-AU"/>
              </w:rPr>
              <w:t>Method with which the expert formulated his/her opinion</w:t>
            </w:r>
          </w:p>
        </w:tc>
        <w:tc>
          <w:tcPr>
            <w:tcW w:w="2806" w:type="dxa"/>
          </w:tcPr>
          <w:p w14:paraId="2067B85D" w14:textId="16E35FBC" w:rsidR="003E15CF" w:rsidRPr="00FF3077" w:rsidRDefault="0004698A" w:rsidP="002777BE">
            <w:pPr>
              <w:jc w:val="both"/>
              <w:cnfStyle w:val="000000000000" w:firstRow="0" w:lastRow="0" w:firstColumn="0" w:lastColumn="0" w:oddVBand="0" w:evenVBand="0" w:oddHBand="0" w:evenHBand="0" w:firstRowFirstColumn="0" w:firstRowLastColumn="0" w:lastRowFirstColumn="0" w:lastRowLastColumn="0"/>
              <w:rPr>
                <w:lang w:val="en-AU"/>
              </w:rPr>
            </w:pPr>
            <w:r w:rsidRPr="00FF3077">
              <w:rPr>
                <w:lang w:val="en-AU"/>
              </w:rPr>
              <w:t>Analysis of findings, result of literature review</w:t>
            </w:r>
          </w:p>
        </w:tc>
      </w:tr>
    </w:tbl>
    <w:p w14:paraId="03F65567" w14:textId="77777777" w:rsidR="002F3A0D" w:rsidRPr="00FF3077" w:rsidRDefault="002F3A0D" w:rsidP="002F3A0D">
      <w:pPr>
        <w:rPr>
          <w:lang w:val="en-AU"/>
        </w:rPr>
      </w:pPr>
    </w:p>
    <w:p w14:paraId="1C3709BE" w14:textId="65C3254E" w:rsidR="002F3A0D" w:rsidRPr="00FF3077" w:rsidRDefault="002F3A0D" w:rsidP="002F3A0D">
      <w:pPr>
        <w:jc w:val="both"/>
        <w:rPr>
          <w:lang w:val="en-AU"/>
        </w:rPr>
      </w:pPr>
      <w:r w:rsidRPr="00FF3077">
        <w:rPr>
          <w:lang w:val="en-AU"/>
        </w:rPr>
        <w:t>After data extraction has been completed, a descriptive analysis of the data will be performed. The analysis will include which items have been reported in each domain and how often the items have been reported. In addition, a narrative synthesis of the domains in the included studies will be described. As a summary, a list of reported items that were mentioned more than once from all included reports will be compiled and put into the long-list of candidate items to be considered in</w:t>
      </w:r>
      <w:r w:rsidR="00286D53">
        <w:t xml:space="preserve"> the Delphi process.</w:t>
      </w:r>
      <w:r w:rsidRPr="00FF3077">
        <w:rPr>
          <w:lang w:val="en-AU"/>
        </w:rPr>
        <w:t xml:space="preserve"> </w:t>
      </w:r>
    </w:p>
    <w:p w14:paraId="067D6FC8" w14:textId="77777777" w:rsidR="002F3A0D" w:rsidRPr="00FF3077" w:rsidRDefault="002F3A0D" w:rsidP="002F3A0D">
      <w:pPr>
        <w:pStyle w:val="Heading3"/>
        <w:rPr>
          <w:lang w:val="en-AU"/>
        </w:rPr>
      </w:pPr>
      <w:bookmarkStart w:id="11" w:name="_Toc447561316"/>
      <w:bookmarkStart w:id="12" w:name="_Toc448933861"/>
      <w:bookmarkStart w:id="13" w:name="_Toc451344996"/>
      <w:r w:rsidRPr="00FF3077">
        <w:rPr>
          <w:lang w:val="en-AU"/>
        </w:rPr>
        <w:t>Survey</w:t>
      </w:r>
      <w:bookmarkEnd w:id="11"/>
      <w:r w:rsidRPr="00FF3077">
        <w:rPr>
          <w:lang w:val="en-AU"/>
        </w:rPr>
        <w:t xml:space="preserve"> of Experts</w:t>
      </w:r>
      <w:bookmarkEnd w:id="12"/>
      <w:bookmarkEnd w:id="13"/>
      <w:r w:rsidRPr="00FF3077">
        <w:rPr>
          <w:lang w:val="en-AU"/>
        </w:rPr>
        <w:t xml:space="preserve">  </w:t>
      </w:r>
    </w:p>
    <w:p w14:paraId="1535F026" w14:textId="279858F6" w:rsidR="002F3A0D" w:rsidRPr="00FF3077" w:rsidRDefault="002F3A0D" w:rsidP="002F3A0D">
      <w:pPr>
        <w:jc w:val="both"/>
        <w:rPr>
          <w:lang w:val="en-AU"/>
        </w:rPr>
      </w:pPr>
      <w:r w:rsidRPr="00FF3077">
        <w:rPr>
          <w:lang w:val="en-AU"/>
        </w:rPr>
        <w:t>This survey will be conducted using two methods. First, a paper-based questionnaire will be distributed during the National Congress of the Indonesian Forensic Medical Doctors Association (</w:t>
      </w:r>
      <w:proofErr w:type="spellStart"/>
      <w:r w:rsidRPr="00FF3077">
        <w:rPr>
          <w:i/>
          <w:lang w:val="en-AU"/>
        </w:rPr>
        <w:t>Perhimpunan</w:t>
      </w:r>
      <w:proofErr w:type="spellEnd"/>
      <w:r w:rsidRPr="00FF3077">
        <w:rPr>
          <w:i/>
          <w:lang w:val="en-AU"/>
        </w:rPr>
        <w:t xml:space="preserve"> </w:t>
      </w:r>
      <w:proofErr w:type="spellStart"/>
      <w:r w:rsidRPr="00FF3077">
        <w:rPr>
          <w:i/>
          <w:lang w:val="en-AU"/>
        </w:rPr>
        <w:t>Dokter</w:t>
      </w:r>
      <w:proofErr w:type="spellEnd"/>
      <w:r w:rsidRPr="00FF3077">
        <w:rPr>
          <w:i/>
          <w:lang w:val="en-AU"/>
        </w:rPr>
        <w:t xml:space="preserve"> </w:t>
      </w:r>
      <w:proofErr w:type="spellStart"/>
      <w:r w:rsidRPr="00FF3077">
        <w:rPr>
          <w:i/>
          <w:lang w:val="en-AU"/>
        </w:rPr>
        <w:t>Forensik</w:t>
      </w:r>
      <w:proofErr w:type="spellEnd"/>
      <w:r w:rsidRPr="00FF3077">
        <w:rPr>
          <w:i/>
          <w:lang w:val="en-AU"/>
        </w:rPr>
        <w:t xml:space="preserve"> Indonesia</w:t>
      </w:r>
      <w:r w:rsidRPr="00FF3077">
        <w:rPr>
          <w:lang w:val="en-AU"/>
        </w:rPr>
        <w:t>/PDFI), which will be held in May 2016 in Bandung, Indonesia. This annual congress is attended by 150 – 200 forensic medical specialists from all centres in Indonesia</w:t>
      </w:r>
      <w:r w:rsidR="00823EA0" w:rsidRPr="00FF3077">
        <w:rPr>
          <w:lang w:val="en-AU"/>
        </w:rPr>
        <w:t>, and will also be attended by international experts in Forensic Medicine and Forensic Sciences</w:t>
      </w:r>
      <w:r w:rsidRPr="00FF3077">
        <w:rPr>
          <w:lang w:val="en-AU"/>
        </w:rPr>
        <w:t xml:space="preserve">. This congress is chosen because it is the largest gathering of forensic medical specialists that is accessible to </w:t>
      </w:r>
      <w:r w:rsidR="00BB2115">
        <w:t xml:space="preserve">the </w:t>
      </w:r>
      <w:r w:rsidRPr="00FF3077">
        <w:rPr>
          <w:lang w:val="en-AU"/>
        </w:rPr>
        <w:t xml:space="preserve">research team and </w:t>
      </w:r>
      <w:r w:rsidR="00BB2115">
        <w:t>is the timeliest</w:t>
      </w:r>
      <w:r w:rsidRPr="00FF3077">
        <w:rPr>
          <w:lang w:val="en-AU"/>
        </w:rPr>
        <w:t xml:space="preserve">. Second, </w:t>
      </w:r>
      <w:r w:rsidR="00BB2115">
        <w:t xml:space="preserve">it will also be conducted </w:t>
      </w:r>
      <w:r w:rsidRPr="00FF3077">
        <w:rPr>
          <w:lang w:val="en-AU"/>
        </w:rPr>
        <w:t xml:space="preserve">through a web-based questionnaire (using </w:t>
      </w:r>
      <w:proofErr w:type="spellStart"/>
      <w:r w:rsidRPr="00FF3077">
        <w:rPr>
          <w:lang w:val="en-AU"/>
        </w:rPr>
        <w:t>Qualtrics</w:t>
      </w:r>
      <w:proofErr w:type="spellEnd"/>
      <w:r w:rsidRPr="00FF3077">
        <w:rPr>
          <w:vertAlign w:val="superscript"/>
          <w:lang w:val="en-AU"/>
        </w:rPr>
        <w:t>©</w:t>
      </w:r>
      <w:r w:rsidRPr="00FF3077">
        <w:rPr>
          <w:lang w:val="en-AU"/>
        </w:rPr>
        <w:t>) that will target international experts in forensic medicine. The invitation to participate in the questionn</w:t>
      </w:r>
      <w:r w:rsidR="00BB2115">
        <w:rPr>
          <w:lang w:val="en-AU"/>
        </w:rPr>
        <w:t>aire will be sent through email</w:t>
      </w:r>
      <w:r w:rsidRPr="00FF3077">
        <w:rPr>
          <w:lang w:val="en-AU"/>
        </w:rPr>
        <w:t>.</w:t>
      </w:r>
    </w:p>
    <w:p w14:paraId="514AA6E3" w14:textId="0DB2946E" w:rsidR="002F3A0D" w:rsidRPr="00FF3077" w:rsidRDefault="002F3A0D" w:rsidP="002F3A0D">
      <w:pPr>
        <w:jc w:val="both"/>
        <w:rPr>
          <w:lang w:val="en-AU"/>
        </w:rPr>
      </w:pPr>
      <w:r w:rsidRPr="00FF3077">
        <w:rPr>
          <w:lang w:val="en-AU"/>
        </w:rPr>
        <w:t>Participants will be asked to fill a questionnaire which gathers data as outlined in Annex 1. Before being used in this study, the questionnaire will be pi</w:t>
      </w:r>
      <w:r w:rsidR="00BB2115">
        <w:rPr>
          <w:lang w:val="en-AU"/>
        </w:rPr>
        <w:t>lot</w:t>
      </w:r>
      <w:r w:rsidR="00BB2115">
        <w:t xml:space="preserve">ed </w:t>
      </w:r>
      <w:r w:rsidRPr="00FF3077">
        <w:rPr>
          <w:lang w:val="en-AU"/>
        </w:rPr>
        <w:t>by 5 specialists in forensic medicine with varying background. The testers will be asked to provide feedback regarding the scope and content of the questions, their ability to understand the wording of the questions, their level of interest towards the questionnaire, the usefulness of the questionnaire to answer the research questions, and the amount of time necessary to answer the questions properly. The suggestions from the testers will be used to revise the questionnaire, if necessary.</w:t>
      </w:r>
    </w:p>
    <w:p w14:paraId="37F13E70" w14:textId="77777777" w:rsidR="002F3A0D" w:rsidRPr="00FF3077" w:rsidRDefault="002F3A0D" w:rsidP="002F3A0D">
      <w:pPr>
        <w:pStyle w:val="Style2"/>
        <w:ind w:left="0"/>
        <w:rPr>
          <w:lang w:val="en-AU"/>
        </w:rPr>
      </w:pPr>
      <w:r w:rsidRPr="00FF3077">
        <w:rPr>
          <w:lang w:val="en-AU"/>
        </w:rPr>
        <w:t>Data from the survey will be analysed using SPSS® Statistics version 17.0. Data analysis will consist of descriptive statistics of categorical, numeric, and free-text data. Categorical data will be presented as absolute numbers, frequencies, and proportions, whereas numerical data will be presented using mean and standard deviation. Free-text answers from the questionnaire will be described and summarised using narratives. The results of the analysis will consist of the following:</w:t>
      </w:r>
    </w:p>
    <w:p w14:paraId="3CF51EB6" w14:textId="77777777" w:rsidR="002F3A0D" w:rsidRPr="00FF3077" w:rsidRDefault="002F3A0D" w:rsidP="002F3A0D">
      <w:pPr>
        <w:pStyle w:val="Style2"/>
        <w:numPr>
          <w:ilvl w:val="1"/>
          <w:numId w:val="2"/>
        </w:numPr>
        <w:ind w:left="284" w:hanging="284"/>
        <w:rPr>
          <w:lang w:val="en-AU"/>
        </w:rPr>
      </w:pPr>
      <w:r w:rsidRPr="00FF3077">
        <w:rPr>
          <w:lang w:val="en-AU"/>
        </w:rPr>
        <w:t>Outcome 1: Participant demographics and characteristics</w:t>
      </w:r>
    </w:p>
    <w:p w14:paraId="22A805A9" w14:textId="77777777" w:rsidR="002F3A0D" w:rsidRPr="00FF3077" w:rsidRDefault="002F3A0D" w:rsidP="002F3A0D">
      <w:pPr>
        <w:pStyle w:val="Style2"/>
        <w:numPr>
          <w:ilvl w:val="1"/>
          <w:numId w:val="2"/>
        </w:numPr>
        <w:ind w:left="284" w:hanging="284"/>
        <w:rPr>
          <w:lang w:val="en-AU"/>
        </w:rPr>
      </w:pPr>
      <w:r w:rsidRPr="00FF3077">
        <w:rPr>
          <w:lang w:val="en-AU"/>
        </w:rPr>
        <w:t>Outcome 2: Case load and case types handled by experts in forensic medicine</w:t>
      </w:r>
    </w:p>
    <w:p w14:paraId="22EDDA32" w14:textId="77777777" w:rsidR="002F3A0D" w:rsidRPr="00FF3077" w:rsidRDefault="002F3A0D" w:rsidP="002F3A0D">
      <w:pPr>
        <w:pStyle w:val="Style2"/>
        <w:numPr>
          <w:ilvl w:val="1"/>
          <w:numId w:val="2"/>
        </w:numPr>
        <w:ind w:left="284" w:hanging="284"/>
        <w:rPr>
          <w:lang w:val="en-AU"/>
        </w:rPr>
      </w:pPr>
      <w:r w:rsidRPr="00FF3077">
        <w:rPr>
          <w:lang w:val="en-AU"/>
        </w:rPr>
        <w:t xml:space="preserve">Outcome 3: Current practice in the formulation and reporting of forensic medical expert opinions </w:t>
      </w:r>
    </w:p>
    <w:p w14:paraId="19D873AD" w14:textId="77777777" w:rsidR="002F3A0D" w:rsidRPr="00FF3077" w:rsidRDefault="002F3A0D" w:rsidP="002F3A0D">
      <w:pPr>
        <w:pStyle w:val="Style2"/>
        <w:numPr>
          <w:ilvl w:val="1"/>
          <w:numId w:val="2"/>
        </w:numPr>
        <w:ind w:left="284" w:hanging="284"/>
        <w:rPr>
          <w:lang w:val="en-AU"/>
        </w:rPr>
      </w:pPr>
      <w:r w:rsidRPr="00FF3077">
        <w:rPr>
          <w:lang w:val="en-AU"/>
        </w:rPr>
        <w:t>Outcome 4: Participants’ perception regarding and attitude towards evidence-based practice and the perceived need for evidence-based reporting guidelines in forensic medicine</w:t>
      </w:r>
    </w:p>
    <w:p w14:paraId="1FDA8094" w14:textId="77777777" w:rsidR="002F3A0D" w:rsidRPr="00FF3077" w:rsidRDefault="002F3A0D" w:rsidP="002F3A0D">
      <w:pPr>
        <w:pStyle w:val="Style2"/>
        <w:numPr>
          <w:ilvl w:val="1"/>
          <w:numId w:val="2"/>
        </w:numPr>
        <w:ind w:left="284" w:hanging="284"/>
        <w:rPr>
          <w:lang w:val="en-AU"/>
        </w:rPr>
      </w:pPr>
      <w:r w:rsidRPr="00FF3077">
        <w:rPr>
          <w:lang w:val="en-AU"/>
        </w:rPr>
        <w:t>Outcome 5: A refined long-list of items that participants think should be described in expert opinions</w:t>
      </w:r>
    </w:p>
    <w:p w14:paraId="77365931" w14:textId="77777777" w:rsidR="002F3A0D" w:rsidRPr="00FF3077" w:rsidRDefault="002F3A0D" w:rsidP="002F3A0D">
      <w:pPr>
        <w:pStyle w:val="Style2"/>
        <w:ind w:left="0"/>
        <w:rPr>
          <w:lang w:val="en-AU"/>
        </w:rPr>
      </w:pPr>
      <w:r w:rsidRPr="00FF3077">
        <w:rPr>
          <w:lang w:val="en-AU"/>
        </w:rPr>
        <w:t>At the end of phase 1, the prospective items collected from the survey of expert opinion and the survey of experts will be extended with recommendations from the steering committee and compiled in a long-list of items to be considered in the Delphi process. These will include a heading and description, similar those in existing reporting guidelines of clinical research.</w:t>
      </w:r>
    </w:p>
    <w:p w14:paraId="4613761A" w14:textId="77777777" w:rsidR="00D7505D" w:rsidRPr="00FF3077" w:rsidRDefault="00D7505D" w:rsidP="002F3A0D">
      <w:pPr>
        <w:pStyle w:val="Style2"/>
        <w:ind w:left="0"/>
        <w:rPr>
          <w:lang w:val="en-AU"/>
        </w:rPr>
      </w:pPr>
    </w:p>
    <w:p w14:paraId="57380A5C" w14:textId="77777777" w:rsidR="00D7505D" w:rsidRPr="00FF3077" w:rsidRDefault="00D7505D" w:rsidP="00D7505D">
      <w:pPr>
        <w:pStyle w:val="Heading2"/>
        <w:rPr>
          <w:lang w:val="en-AU"/>
        </w:rPr>
      </w:pPr>
      <w:bookmarkStart w:id="14" w:name="_Toc448933862"/>
      <w:bookmarkStart w:id="15" w:name="_Toc451344997"/>
      <w:r w:rsidRPr="00FF3077">
        <w:rPr>
          <w:lang w:val="en-AU"/>
        </w:rPr>
        <w:t>Phase 2: Delphi consensus process</w:t>
      </w:r>
      <w:bookmarkEnd w:id="14"/>
      <w:bookmarkEnd w:id="15"/>
    </w:p>
    <w:p w14:paraId="1BF2409E" w14:textId="77777777" w:rsidR="00D7505D" w:rsidRPr="00FF3077" w:rsidRDefault="00D7505D" w:rsidP="00D7505D">
      <w:pPr>
        <w:pStyle w:val="Heading3"/>
        <w:rPr>
          <w:lang w:val="en-AU"/>
        </w:rPr>
      </w:pPr>
      <w:bookmarkStart w:id="16" w:name="_Toc448933863"/>
      <w:bookmarkStart w:id="17" w:name="_Toc451344998"/>
      <w:r w:rsidRPr="00FF3077">
        <w:rPr>
          <w:lang w:val="en-AU"/>
        </w:rPr>
        <w:t>Design and setting</w:t>
      </w:r>
      <w:bookmarkEnd w:id="16"/>
      <w:bookmarkEnd w:id="17"/>
    </w:p>
    <w:p w14:paraId="37A5B508" w14:textId="3CBE6188" w:rsidR="00D7505D" w:rsidRPr="00FF3077" w:rsidRDefault="00D7505D" w:rsidP="00D7505D">
      <w:pPr>
        <w:jc w:val="both"/>
        <w:rPr>
          <w:lang w:val="en-AU"/>
        </w:rPr>
      </w:pPr>
      <w:r w:rsidRPr="00FF3077">
        <w:rPr>
          <w:lang w:val="en-AU"/>
        </w:rPr>
        <w:t>A Delphi process will be conducted according to the description provided by Hsu et al</w:t>
      </w:r>
      <w:r w:rsidRPr="00FF3077">
        <w:rPr>
          <w:lang w:val="en-AU"/>
        </w:rPr>
        <w:fldChar w:fldCharType="begin" w:fldLock="1"/>
      </w:r>
      <w:r w:rsidR="008162E0">
        <w:rPr>
          <w:lang w:val="en-AU"/>
        </w:rPr>
        <w:instrText>ADDIN CSL_CITATION { "citationItems" : [ { "id" : "ITEM-1", "itemData" : { "DOI" : "10.1016/S0169-2070(99)00018-7", "ISBN" : "1441603255", "ISSN" : "1531-7714", "PMID" : "10633705", "abstract" : "The Delphi technique is a widely used and accepted method for gathering data from respondents within their domain of expertise. The technique is designed as a group communication process which aims to achieve a convergence of opinion on a specific real-world issue. The Delphi process has been used in various fields of study such as program planning, needs assessment, policy determination, and resource utilization to develop a full range of alternatives, explore or expose underlying assumptions, as well as correlate judgments on a topic spanning a wide range of disciplines. The Delphi technique is well suited as a method for consensus-building by using a series of questionnaires delivered using multiple iterations to collect data from a panel of selected subjects. Subject selection, time frames for conducting and completing a study, the possibility of low response rates, and unintentionally guiding feedback from the respondent group are areas which should be considered when designing and implementing a Delphi study. The", "author" : [ { "dropping-particle" : "", "family" : "Hsu", "given" : "Chia-chien", "non-dropping-particle" : "", "parse-names" : false, "suffix" : "" }, { "dropping-particle" : "", "family" : "Sandford", "given" : "Brian", "non-dropping-particle" : "", "parse-names" : false, "suffix" : "" } ], "container-title" : "Practical Assessment, Research &amp; Evaluation", "id" : "ITEM-1", "issue" : "10", "issued" : { "date-parts" : [ [ "2007" ] ] }, "page" : "1-8", "title" : "The delphi technique: making sense of consensus", "type" : "article-journal", "volume" : "12" }, "uris" : [ "http://www.mendeley.com/documents/?uuid=5b4da542-843d-4f06-84f8-810fa83d74fa" ] } ], "mendeley" : { "formattedCitation" : "&lt;sup&gt;12&lt;/sup&gt;", "plainTextFormattedCitation" : "12", "previouslyFormattedCitation" : "&lt;sup&gt;12&lt;/sup&gt;" }, "properties" : { "noteIndex" : 0 }, "schema" : "https://github.com/citation-style-language/schema/raw/master/csl-citation.json" }</w:instrText>
      </w:r>
      <w:r w:rsidRPr="00FF3077">
        <w:rPr>
          <w:lang w:val="en-AU"/>
        </w:rPr>
        <w:fldChar w:fldCharType="separate"/>
      </w:r>
      <w:r w:rsidR="008162E0" w:rsidRPr="008162E0">
        <w:rPr>
          <w:noProof/>
          <w:vertAlign w:val="superscript"/>
          <w:lang w:val="en-AU"/>
        </w:rPr>
        <w:t>12</w:t>
      </w:r>
      <w:r w:rsidRPr="00FF3077">
        <w:rPr>
          <w:lang w:val="en-AU"/>
        </w:rPr>
        <w:fldChar w:fldCharType="end"/>
      </w:r>
      <w:r w:rsidRPr="00FF3077">
        <w:rPr>
          <w:lang w:val="en-AU"/>
        </w:rPr>
        <w:t xml:space="preserve"> and the checklist recommended by Sinha et al</w:t>
      </w:r>
      <w:r w:rsidR="003F08D7" w:rsidRPr="00FF3077">
        <w:rPr>
          <w:lang w:val="en-AU"/>
        </w:rPr>
        <w:fldChar w:fldCharType="begin" w:fldLock="1"/>
      </w:r>
      <w:r w:rsidR="008162E0">
        <w:rPr>
          <w:lang w:val="en-AU"/>
        </w:rPr>
        <w:instrText>ADDIN CSL_CITATION { "citationItems" : [ { "id" : "ITEM-1", "itemData" : { "DOI" : "10.1371/journal.pmed.1000393", "ISBN" : "1549-1676 (Electronic) 1549-1277 (Linking)", "ISSN" : "15491277", "PMID" : "21283604", "abstract" : "Ian Sinha and colleagues advise that when using the Delphi process to develop core outcome sets for clinical trials, patients and clinicians be involved, researchers and facilitators avoid imposing their views on participants, and attrition of participants be minimized.", "author" : [ { "dropping-particle" : "", "family" : "Sinha", "given" : "Ian P.", "non-dropping-particle" : "", "parse-names" : false, "suffix" : "" }, { "dropping-particle" : "", "family" : "Smyth", "given" : "Rosalind L.", "non-dropping-particle" : "", "parse-names" : false, "suffix" : "" }, { "dropping-particle" : "", "family" : "Williamson", "given" : "Paula R.", "non-dropping-particle" : "", "parse-names" : false, "suffix" : "" } ], "container-title" : "PLoS Medicine", "id" : "ITEM-1", "issue" : "1", "issued" : { "date-parts" : [ [ "2011" ] ] }, "title" : "Using the Delphi technique to determine which outcomes to measure in clinical trials: Recommendations for the future based on a systematic review of existing studies", "type" : "article-journal", "volume" : "8" }, "uris" : [ "http://www.mendeley.com/documents/?uuid=28357abb-343a-4438-87dd-61a154015055" ] } ], "mendeley" : { "formattedCitation" : "&lt;sup&gt;14&lt;/sup&gt;", "plainTextFormattedCitation" : "14", "previouslyFormattedCitation" : "&lt;sup&gt;14&lt;/sup&gt;" }, "properties" : { "noteIndex" : 0 }, "schema" : "https://github.com/citation-style-language/schema/raw/master/csl-citation.json" }</w:instrText>
      </w:r>
      <w:r w:rsidR="003F08D7" w:rsidRPr="00FF3077">
        <w:rPr>
          <w:lang w:val="en-AU"/>
        </w:rPr>
        <w:fldChar w:fldCharType="separate"/>
      </w:r>
      <w:r w:rsidR="008162E0" w:rsidRPr="008162E0">
        <w:rPr>
          <w:noProof/>
          <w:vertAlign w:val="superscript"/>
          <w:lang w:val="en-AU"/>
        </w:rPr>
        <w:t>14</w:t>
      </w:r>
      <w:r w:rsidR="003F08D7" w:rsidRPr="00FF3077">
        <w:rPr>
          <w:lang w:val="en-AU"/>
        </w:rPr>
        <w:fldChar w:fldCharType="end"/>
      </w:r>
      <w:r w:rsidRPr="00FF3077">
        <w:rPr>
          <w:lang w:val="en-AU"/>
        </w:rPr>
        <w:t xml:space="preserve"> and Hasson et al</w:t>
      </w:r>
      <w:r w:rsidR="003F08D7" w:rsidRPr="00FF3077">
        <w:rPr>
          <w:lang w:val="en-AU"/>
        </w:rPr>
        <w:fldChar w:fldCharType="begin" w:fldLock="1"/>
      </w:r>
      <w:r w:rsidR="008162E0">
        <w:rPr>
          <w:lang w:val="en-AU"/>
        </w:rPr>
        <w:instrText>ADDIN CSL_CITATION { "citationItems" : [ { "id" : "ITEM-1", "itemData" : { "DOI" : "10.1046/j.1365-2648.2000.t01-1-01567.x", "ISBN" : "1365-2648", "ISSN" : "0309-2402", "PMID" : "11095242", "abstract" : "Consensus methods such as the Delphi survey technique are being employed to help enhance effective decision-making in health and social care. The Delphi survey is a group facilitation technique, which is an iterative multistage process, designed to transform opinion into group consensus. It is a flexible approach, that is used commonly within the health and social sciences, yet little guidance exists to help researchers undertake this method of data collection. This paper aims to provide an understanding of the preparation, action steps and difficulties that are inherent within the Delphi. Used systematically and rigorously, the Delphi can contribute significantly to broadening knowledge within the nursing profession. However, careful thought must be given before using the method; there are key issues surrounding problem identification, researcher skills and data presentation that must be addressed. The paper does not claim to be definitive; it purports to act as a guide for those researchers who wish to exploit the Delphi methodology.", "author" : [ { "dropping-particle" : "", "family" : "Hasson", "given" : "F", "non-dropping-particle" : "", "parse-names" : false, "suffix" : "" }, { "dropping-particle" : "", "family" : "Keeney", "given" : "S", "non-dropping-particle" : "", "parse-names" : false, "suffix" : "" }, { "dropping-particle" : "", "family" : "McKenna", "given" : "H", "non-dropping-particle" : "", "parse-names" : false, "suffix" : "" } ], "container-title" : "Journal of advanced nursing", "id" : "ITEM-1", "issue" : "4", "issued" : { "date-parts" : [ [ "2000" ] ] }, "page" : "1008-1015", "title" : "Research guidelines for the Delphi survey technique.", "type" : "article-journal", "volume" : "32" }, "uris" : [ "http://www.mendeley.com/documents/?uuid=f27d9790-04ec-4f5e-949c-7201fa1b9595" ] } ], "mendeley" : { "formattedCitation" : "&lt;sup&gt;15&lt;/sup&gt;", "plainTextFormattedCitation" : "15", "previouslyFormattedCitation" : "&lt;sup&gt;15&lt;/sup&gt;" }, "properties" : { "noteIndex" : 0 }, "schema" : "https://github.com/citation-style-language/schema/raw/master/csl-citation.json" }</w:instrText>
      </w:r>
      <w:r w:rsidR="003F08D7" w:rsidRPr="00FF3077">
        <w:rPr>
          <w:lang w:val="en-AU"/>
        </w:rPr>
        <w:fldChar w:fldCharType="separate"/>
      </w:r>
      <w:r w:rsidR="008162E0" w:rsidRPr="008162E0">
        <w:rPr>
          <w:noProof/>
          <w:vertAlign w:val="superscript"/>
          <w:lang w:val="en-AU"/>
        </w:rPr>
        <w:t>15</w:t>
      </w:r>
      <w:r w:rsidR="003F08D7" w:rsidRPr="00FF3077">
        <w:rPr>
          <w:lang w:val="en-AU"/>
        </w:rPr>
        <w:fldChar w:fldCharType="end"/>
      </w:r>
      <w:r w:rsidRPr="00FF3077">
        <w:rPr>
          <w:lang w:val="en-AU"/>
        </w:rPr>
        <w:t>. The process will consist of three iterative rounds of questionnaire, participant response, and controlled feedback until a convergence of expert opinions is achieved. The long-list of prospective items collected in Phase 1 will inform the Delphi. Delphi participants are, however, invited up to the second round to add any items that are not on the list that they feel should be included in the guideline. The level of consensus that needs to be achieved for each item is determined will be set at  67%</w:t>
      </w:r>
      <w:r w:rsidR="003F08D7" w:rsidRPr="00FF3077">
        <w:rPr>
          <w:lang w:val="en-AU"/>
        </w:rPr>
        <w:fldChar w:fldCharType="begin" w:fldLock="1"/>
      </w:r>
      <w:r w:rsidR="008162E0">
        <w:rPr>
          <w:lang w:val="en-AU"/>
        </w:rPr>
        <w:instrText>ADDIN CSL_CITATION { "citationItems" : [ { "id" : "ITEM-1", "itemData" : { "DOI" : "10.1371/journal.pmed.1000393", "ISBN" : "1549-1676 (Electronic) 1549-1277 (Linking)", "ISSN" : "15491277", "PMID" : "21283604", "abstract" : "Ian Sinha and colleagues advise that when using the Delphi process to develop core outcome sets for clinical trials, patients and clinicians be involved, researchers and facilitators avoid imposing their views on participants, and attrition of participants be minimized.", "author" : [ { "dropping-particle" : "", "family" : "Sinha", "given" : "Ian P.", "non-dropping-particle" : "", "parse-names" : false, "suffix" : "" }, { "dropping-particle" : "", "family" : "Smyth", "given" : "Rosalind L.", "non-dropping-particle" : "", "parse-names" : false, "suffix" : "" }, { "dropping-particle" : "", "family" : "Williamson", "given" : "Paula R.", "non-dropping-particle" : "", "parse-names" : false, "suffix" : "" } ], "container-title" : "PLoS Medicine", "id" : "ITEM-1", "issue" : "1", "issued" : { "date-parts" : [ [ "2011" ] ] }, "title" : "Using the Delphi technique to determine which outcomes to measure in clinical trials: Recommendations for the future based on a systematic review of existing studies", "type" : "article-journal", "volume" : "8" }, "uris" : [ "http://www.mendeley.com/documents/?uuid=28357abb-343a-4438-87dd-61a154015055" ] } ], "mendeley" : { "formattedCitation" : "&lt;sup&gt;14&lt;/sup&gt;", "plainTextFormattedCitation" : "14", "previouslyFormattedCitation" : "&lt;sup&gt;14&lt;/sup&gt;" }, "properties" : { "noteIndex" : 0 }, "schema" : "https://github.com/citation-style-language/schema/raw/master/csl-citation.json" }</w:instrText>
      </w:r>
      <w:r w:rsidR="003F08D7" w:rsidRPr="00FF3077">
        <w:rPr>
          <w:lang w:val="en-AU"/>
        </w:rPr>
        <w:fldChar w:fldCharType="separate"/>
      </w:r>
      <w:r w:rsidR="008162E0" w:rsidRPr="008162E0">
        <w:rPr>
          <w:noProof/>
          <w:vertAlign w:val="superscript"/>
          <w:lang w:val="en-AU"/>
        </w:rPr>
        <w:t>14</w:t>
      </w:r>
      <w:r w:rsidR="003F08D7" w:rsidRPr="00FF3077">
        <w:rPr>
          <w:lang w:val="en-AU"/>
        </w:rPr>
        <w:fldChar w:fldCharType="end"/>
      </w:r>
      <w:r w:rsidRPr="00FF3077">
        <w:rPr>
          <w:lang w:val="en-AU"/>
        </w:rPr>
        <w:t>.</w:t>
      </w:r>
    </w:p>
    <w:p w14:paraId="6B1EC042" w14:textId="77777777" w:rsidR="00D7505D" w:rsidRPr="00FF3077" w:rsidRDefault="00D7505D" w:rsidP="00D7505D">
      <w:pPr>
        <w:pStyle w:val="Heading3"/>
        <w:rPr>
          <w:lang w:val="en-AU"/>
        </w:rPr>
      </w:pPr>
      <w:bookmarkStart w:id="18" w:name="_Toc448933864"/>
      <w:bookmarkStart w:id="19" w:name="_Toc451344999"/>
      <w:r w:rsidRPr="00FF3077">
        <w:rPr>
          <w:lang w:val="en-AU"/>
        </w:rPr>
        <w:t>Participants</w:t>
      </w:r>
      <w:bookmarkEnd w:id="18"/>
      <w:bookmarkEnd w:id="19"/>
      <w:r w:rsidRPr="00FF3077">
        <w:rPr>
          <w:lang w:val="en-AU"/>
        </w:rPr>
        <w:t xml:space="preserve"> </w:t>
      </w:r>
    </w:p>
    <w:p w14:paraId="15C28157" w14:textId="77777777" w:rsidR="00D7505D" w:rsidRPr="00FF3077" w:rsidRDefault="00D7505D" w:rsidP="00D7505D">
      <w:pPr>
        <w:jc w:val="both"/>
        <w:rPr>
          <w:lang w:val="en-AU"/>
        </w:rPr>
      </w:pPr>
      <w:r w:rsidRPr="00FF3077">
        <w:rPr>
          <w:lang w:val="en-AU"/>
        </w:rPr>
        <w:t xml:space="preserve">We will consult 100 experts that represent different key stakeholders in forensic medicine, including forensic epidemiologists, forensic medical experts, and consumers of forensic medical expert opinions (police officers, public prosecutors, lawyers, and judges) identified through nomination and snowballing. All participants should have </w:t>
      </w:r>
      <w:r w:rsidRPr="00FF3077">
        <w:rPr>
          <w:rFonts w:cs="Times New Roman"/>
          <w:iCs/>
          <w:lang w:val="en-AU"/>
        </w:rPr>
        <w:t>relevant knowledge and experience; capacity, willingness and sufficient time to participate;</w:t>
      </w:r>
      <w:r w:rsidRPr="00FF3077">
        <w:rPr>
          <w:lang w:val="en-AU"/>
        </w:rPr>
        <w:t xml:space="preserve"> a good command of the written English language; </w:t>
      </w:r>
      <w:r w:rsidRPr="00FF3077">
        <w:rPr>
          <w:rFonts w:cs="Times New Roman"/>
          <w:iCs/>
          <w:lang w:val="en-AU"/>
        </w:rPr>
        <w:t>and should be located in various geographical regions.</w:t>
      </w:r>
    </w:p>
    <w:p w14:paraId="61E8A6AB" w14:textId="0DAA1BD7" w:rsidR="00D7505D" w:rsidRPr="00FF3077" w:rsidRDefault="00D7505D" w:rsidP="00D7505D">
      <w:pPr>
        <w:jc w:val="both"/>
        <w:rPr>
          <w:lang w:val="en-AU"/>
        </w:rPr>
      </w:pPr>
      <w:r w:rsidRPr="00FF3077">
        <w:rPr>
          <w:lang w:val="en-AU"/>
        </w:rPr>
        <w:t>Invitations to take part in a web-based Delphi survey will be sent by email. The invitation will include explanation about the background, purpose, and process of, the necessary commitment (time, energy) to, and how important it is to complete the Delphi process</w:t>
      </w:r>
      <w:r w:rsidR="003F08D7" w:rsidRPr="00FF3077">
        <w:rPr>
          <w:lang w:val="en-AU"/>
        </w:rPr>
        <w:fldChar w:fldCharType="begin" w:fldLock="1"/>
      </w:r>
      <w:r w:rsidR="008162E0">
        <w:rPr>
          <w:lang w:val="en-AU"/>
        </w:rPr>
        <w:instrText>ADDIN CSL_CITATION { "citationItems" : [ { "id" : "ITEM-1", "itemData" : { "DOI" : "10.1371/journal.pmed.1000393", "ISBN" : "1549-1676 (Electronic) 1549-1277 (Linking)", "ISSN" : "15491277", "PMID" : "21283604", "abstract" : "Ian Sinha and colleagues advise that when using the Delphi process to develop core outcome sets for clinical trials, patients and clinicians be involved, researchers and facilitators avoid imposing their views on participants, and attrition of participants be minimized.", "author" : [ { "dropping-particle" : "", "family" : "Sinha", "given" : "Ian P.", "non-dropping-particle" : "", "parse-names" : false, "suffix" : "" }, { "dropping-particle" : "", "family" : "Smyth", "given" : "Rosalind L.", "non-dropping-particle" : "", "parse-names" : false, "suffix" : "" }, { "dropping-particle" : "", "family" : "Williamson", "given" : "Paula R.", "non-dropping-particle" : "", "parse-names" : false, "suffix" : "" } ], "container-title" : "PLoS Medicine", "id" : "ITEM-1", "issue" : "1", "issued" : { "date-parts" : [ [ "2011" ] ] }, "title" : "Using the Delphi technique to determine which outcomes to measure in clinical trials: Recommendations for the future based on a systematic review of existing studies", "type" : "article-journal", "volume" : "8" }, "uris" : [ "http://www.mendeley.com/documents/?uuid=28357abb-343a-4438-87dd-61a154015055" ] }, { "id" : "ITEM-2", "itemData" : { "DOI" : "10.1046/j.1365-2648.2000.t01-1-01567.x", "ISBN" : "1365-2648", "ISSN" : "0309-2402", "PMID" : "11095242", "abstract" : "Consensus methods such as the Delphi survey technique are being employed to help enhance effective decision-making in health and social care. The Delphi survey is a group facilitation technique, which is an iterative multistage process, designed to transform opinion into group consensus. It is a flexible approach, that is used commonly within the health and social sciences, yet little guidance exists to help researchers undertake this method of data collection. This paper aims to provide an understanding of the preparation, action steps and difficulties that are inherent within the Delphi. Used systematically and rigorously, the Delphi can contribute significantly to broadening knowledge within the nursing profession. However, careful thought must be given before using the method; there are key issues surrounding problem identification, researcher skills and data presentation that must be addressed. The paper does not claim to be definitive; it purports to act as a guide for those researchers who wish to exploit the Delphi methodology.", "author" : [ { "dropping-particle" : "", "family" : "Hasson", "given" : "F", "non-dropping-particle" : "", "parse-names" : false, "suffix" : "" }, { "dropping-particle" : "", "family" : "Keeney", "given" : "S", "non-dropping-particle" : "", "parse-names" : false, "suffix" : "" }, { "dropping-particle" : "", "family" : "McKenna", "given" : "H", "non-dropping-particle" : "", "parse-names" : false, "suffix" : "" } ], "container-title" : "Journal of advanced nursing", "id" : "ITEM-2", "issue" : "4", "issued" : { "date-parts" : [ [ "2000" ] ] }, "page" : "1008-1015", "title" : "Research guidelines for the Delphi survey technique.", "type" : "article-journal", "volume" : "32" }, "uris" : [ "http://www.mendeley.com/documents/?uuid=f27d9790-04ec-4f5e-949c-7201fa1b9595" ] } ], "mendeley" : { "formattedCitation" : "&lt;sup&gt;14,15&lt;/sup&gt;", "plainTextFormattedCitation" : "14,15", "previouslyFormattedCitation" : "&lt;sup&gt;14,15&lt;/sup&gt;" }, "properties" : { "noteIndex" : 0 }, "schema" : "https://github.com/citation-style-language/schema/raw/master/csl-citation.json" }</w:instrText>
      </w:r>
      <w:r w:rsidR="003F08D7" w:rsidRPr="00FF3077">
        <w:rPr>
          <w:lang w:val="en-AU"/>
        </w:rPr>
        <w:fldChar w:fldCharType="separate"/>
      </w:r>
      <w:r w:rsidR="008162E0" w:rsidRPr="008162E0">
        <w:rPr>
          <w:noProof/>
          <w:vertAlign w:val="superscript"/>
          <w:lang w:val="en-AU"/>
        </w:rPr>
        <w:t>14,15</w:t>
      </w:r>
      <w:r w:rsidR="003F08D7" w:rsidRPr="00FF3077">
        <w:rPr>
          <w:lang w:val="en-AU"/>
        </w:rPr>
        <w:fldChar w:fldCharType="end"/>
      </w:r>
      <w:r w:rsidRPr="00FF3077">
        <w:rPr>
          <w:lang w:val="en-AU"/>
        </w:rPr>
        <w:t>. Reasons to decline will be elicited and documented.</w:t>
      </w:r>
    </w:p>
    <w:p w14:paraId="354ED393" w14:textId="71BD25AB" w:rsidR="00D7505D" w:rsidRPr="00FF3077" w:rsidRDefault="00D7505D" w:rsidP="00D7505D">
      <w:pPr>
        <w:jc w:val="both"/>
        <w:rPr>
          <w:lang w:val="en-AU"/>
        </w:rPr>
      </w:pPr>
      <w:r w:rsidRPr="00FF3077">
        <w:rPr>
          <w:lang w:val="en-AU"/>
        </w:rPr>
        <w:t>Participants will be asked to provide their consent as a member of the Delphi panel, who will be acknowledged in every publication. Additionally, participants will be asked to provide relevant demographic data, such as their name, profession, place of employment, and self-perceived level of expertise</w:t>
      </w:r>
      <w:r w:rsidR="003F08D7" w:rsidRPr="00FF3077">
        <w:rPr>
          <w:lang w:val="en-AU"/>
        </w:rPr>
        <w:fldChar w:fldCharType="begin" w:fldLock="1"/>
      </w:r>
      <w:r w:rsidR="008162E0">
        <w:rPr>
          <w:lang w:val="en-AU"/>
        </w:rPr>
        <w:instrText>ADDIN CSL_CITATION { "citationItems" : [ { "id" : "ITEM-1", "itemData" : { "DOI" : "10.1186/1745-6215-13-176", "ISBN" : "1745-6215 (Electronic)\\r1745-6215 (Linking)", "ISSN" : "1745-6215", "PMID" : "23006145", "abstract" : "BACKGROUND: Recent evidence has highlighted deficiencies in clinical trial protocols, having implications for many groups. Existing guidelines for randomized clinical trial (RCT) protocol content vary substantially and most do not describe systematic methodology for their development. As one of three prespecified steps for the systematic development of a guideline for trial protocol content, the objective of this study was to conduct a three-round Delphi consensus survey to develop and refine minimum content for RCT protocols.\\n\\nMETHODS: Panellists were identified using a multistep iterative approach, met prespecified minimum criteria and represented key stakeholders who develop or use clinical trial protocols. They were asked to rate concepts for importance in a minimum set of items for RCT protocols. The main outcome measures were degree of importance (scale of 1 to 10; higher scores indicating higher importance) and level of consensus for items. Results were presented as medians, interquartile ranges, counts and percentages.\\n\\nRESULTS: Ninety-six expert panellists participated in the Delphi consensus survey including trial investigators, methodologists, research ethics board members, funders, industry, regulators and journal editors. Response rates were between 88 and 93% per round. Overall, panellists rated 63 of 88 concepts of high importance (of which 50 had a 25th percentile rating of 8 or greater), 13 of moderate importance (median 6 or 7) and 12 of low importance (median less than or equal to 5) for minimum trial protocol content. General and item-specific comments and subgroup results provided valuable insight for further discussions.\\n\\nCONCLUSIONS: This Delphi process achieved consensus from a large panel of experts from diverse stakeholder groups on essential content for RCT protocols. It also highlights areas of divergence. These results, complemented by other empirical research and consensus meetings, are helping guide the development of a guideline for protocol content.", "author" : [ { "dropping-particle" : "", "family" : "Tetzlaff", "given" : "Jennifer Marie", "non-dropping-particle" : "", "parse-names" : false, "suffix" : "" }, { "dropping-particle" : "", "family" : "Moher", "given" : "David", "non-dropping-particle" : "", "parse-names" : false, "suffix" : "" }, { "dropping-particle" : "", "family" : "Chan", "given" : "An-Wen", "non-dropping-particle" : "", "parse-names" : false, "suffix" : "" } ], "container-title" : "Trials", "id" : "ITEM-1", "issue" : "1", "issued" : { "date-parts" : [ [ "2012" ] ] }, "page" : "176", "title" : "Developing a guideline for clinical trial protocol content: Delphi consensus survey.", "type" : "article-journal", "volume" : "13" }, "uris" : [ "http://www.mendeley.com/documents/?uuid=d94f90e4-9952-4b26-9ea7-d8747458eaea" ] } ], "mendeley" : { "formattedCitation" : "&lt;sup&gt;16&lt;/sup&gt;", "plainTextFormattedCitation" : "16", "previouslyFormattedCitation" : "&lt;sup&gt;16&lt;/sup&gt;" }, "properties" : { "noteIndex" : 0 }, "schema" : "https://github.com/citation-style-language/schema/raw/master/csl-citation.json" }</w:instrText>
      </w:r>
      <w:r w:rsidR="003F08D7" w:rsidRPr="00FF3077">
        <w:rPr>
          <w:lang w:val="en-AU"/>
        </w:rPr>
        <w:fldChar w:fldCharType="separate"/>
      </w:r>
      <w:r w:rsidR="008162E0" w:rsidRPr="008162E0">
        <w:rPr>
          <w:noProof/>
          <w:vertAlign w:val="superscript"/>
          <w:lang w:val="en-AU"/>
        </w:rPr>
        <w:t>16</w:t>
      </w:r>
      <w:r w:rsidR="003F08D7" w:rsidRPr="00FF3077">
        <w:rPr>
          <w:lang w:val="en-AU"/>
        </w:rPr>
        <w:fldChar w:fldCharType="end"/>
      </w:r>
      <w:r w:rsidRPr="00FF3077">
        <w:rPr>
          <w:lang w:val="en-AU"/>
        </w:rPr>
        <w:t>. This background information will be kept confidential and will only be known by the research team. Participants will also be randomly assigned an identification number for data collection and analysis process.</w:t>
      </w:r>
    </w:p>
    <w:p w14:paraId="2C1785FF" w14:textId="77777777" w:rsidR="00D7505D" w:rsidRPr="00FF3077" w:rsidRDefault="00D7505D" w:rsidP="00D7505D">
      <w:pPr>
        <w:pStyle w:val="Heading3"/>
        <w:rPr>
          <w:lang w:val="en-AU"/>
        </w:rPr>
      </w:pPr>
      <w:bookmarkStart w:id="20" w:name="_Toc448933865"/>
      <w:bookmarkStart w:id="21" w:name="_Toc451345000"/>
      <w:r w:rsidRPr="00FF3077">
        <w:rPr>
          <w:lang w:val="en-AU"/>
        </w:rPr>
        <w:t>Procedure</w:t>
      </w:r>
      <w:bookmarkEnd w:id="20"/>
      <w:bookmarkEnd w:id="21"/>
      <w:r w:rsidRPr="00FF3077">
        <w:rPr>
          <w:lang w:val="en-AU"/>
        </w:rPr>
        <w:t xml:space="preserve"> </w:t>
      </w:r>
    </w:p>
    <w:p w14:paraId="1D7C4814" w14:textId="77777777" w:rsidR="00D7505D" w:rsidRPr="00FF3077" w:rsidRDefault="00D7505D" w:rsidP="00D7505D">
      <w:pPr>
        <w:jc w:val="both"/>
        <w:rPr>
          <w:lang w:val="en-AU"/>
        </w:rPr>
      </w:pPr>
      <w:r w:rsidRPr="00FF3077">
        <w:rPr>
          <w:lang w:val="en-AU"/>
        </w:rPr>
        <w:t xml:space="preserve">The whole Delphi consensus process will be performed using </w:t>
      </w:r>
      <w:proofErr w:type="spellStart"/>
      <w:r w:rsidRPr="00FF3077">
        <w:rPr>
          <w:lang w:val="en-AU"/>
        </w:rPr>
        <w:t>Qualtrics</w:t>
      </w:r>
      <w:proofErr w:type="spellEnd"/>
      <w:r w:rsidRPr="00FF3077">
        <w:rPr>
          <w:lang w:val="en-AU"/>
        </w:rPr>
        <w:t>®. The link to the survey will be sent to the participants by email, accompanied by an explanation of the whole process, the ongoing round, and contact information of DIM, if they have any questions or comments regarding the process, or wish to withdraw at any stage of the Delphi. Each round will be conducted over 7 – 8 weeks (4 – 5 weeks to collect the responses, 2 week for analysis of responses, and 1 week to prepare the next round). A reminder will be sent to the participants at 14 and 7 days before the end of each response collection period.</w:t>
      </w:r>
    </w:p>
    <w:p w14:paraId="43E5E2D5" w14:textId="77777777" w:rsidR="00D7505D" w:rsidRPr="00FF3077" w:rsidRDefault="00D7505D" w:rsidP="00D7505D">
      <w:pPr>
        <w:pStyle w:val="Heading4"/>
        <w:rPr>
          <w:lang w:val="en-AU"/>
        </w:rPr>
      </w:pPr>
      <w:r w:rsidRPr="00FF3077">
        <w:rPr>
          <w:lang w:val="en-AU"/>
        </w:rPr>
        <w:t>Round 1</w:t>
      </w:r>
    </w:p>
    <w:p w14:paraId="653BEEBA" w14:textId="50661E1A" w:rsidR="00D7505D" w:rsidRPr="00FF3077" w:rsidRDefault="00D7505D" w:rsidP="00D7505D">
      <w:pPr>
        <w:jc w:val="both"/>
        <w:rPr>
          <w:lang w:val="en-AU"/>
        </w:rPr>
      </w:pPr>
      <w:r w:rsidRPr="00FF3077">
        <w:rPr>
          <w:lang w:val="en-AU"/>
        </w:rPr>
        <w:t>The participants will be asked to rate the importance of every item on a scale from 0 (not important at all/should be excluded) to 10 (most important item/must always be included)</w:t>
      </w:r>
      <w:r w:rsidR="005F0564" w:rsidRPr="00FF3077">
        <w:rPr>
          <w:lang w:val="en-AU"/>
        </w:rPr>
        <w:fldChar w:fldCharType="begin" w:fldLock="1"/>
      </w:r>
      <w:r w:rsidR="008162E0">
        <w:rPr>
          <w:lang w:val="en-AU"/>
        </w:rPr>
        <w:instrText>ADDIN CSL_CITATION { "citationItems" : [ { "id" : "ITEM-1", "itemData" : { "DOI" : "10.1186/1472-6920-13-9", "ISBN" : "1472-6920", "ISSN" : "1472-6920", "PMID" : "23347417", "abstract" : "BACKGROUND: There are an increasing number of studies reporting the efficacy of educational strategies to facilitate the development of knowledge and skills underpinning evidence based practice (EBP). To date there is no standardised guideline for describing the teaching, evaluation, context or content of EBP educational strategies. The heterogeneity in the reporting of EBP educational interventions makes comparisons between studies difficult. The aim of this program of research is to develop the Guideline for Reporting EBP Educational interventions and Teaching (GREET) statement and an accompanying explanation and elaboration (E&amp;E) paper.\\n\\nMETHODS/DESIGN: Three stages are planned for the development process. Stage one will comprise a systematic review to identify features commonly reported in descriptions of EBP educational interventions. In stage two, corresponding authors of articles included in the systematic review and the editors of the journals in which these studies were published will be invited to participate in a Delphi process to reach consensus on items to be considered when reporting EBP educational interventions. The final stage of the project will include the development and pilot testing of the GREET statement and E&amp;E paper.\\n\\nOUTCOME: The final outcome will be the creation of a Guideline for Reporting EBP Educational interventions and Teaching (GREET) statement and E&amp;E paper.\\n\\nDISCUSSION: The reporting of health research including EBP educational research interventions, have been criticised for a lack of transparency and completeness. The development of the GREET statement will enable the standardised reporting of EBP educational research. This will provide a guide for researchers, reviewers and publishers for reporting EBP educational interventions.", "author" : [ { "dropping-particle" : "", "family" : "Phillips", "given" : "Anna C", "non-dropping-particle" : "", "parse-names" : false, "suffix" : "" }, { "dropping-particle" : "", "family" : "Lewis", "given" : "Lucy K", "non-dropping-particle" : "", "parse-names" : false, "suffix" : "" }, { "dropping-particle" : "", "family" : "McEvoy", "given" : "Maureen P", "non-dropping-particle" : "", "parse-names" : false, "suffix" : "" }, { "dropping-particle" : "", "family" : "Galipeau", "given" : "James", "non-dropping-particle" : "", "parse-names" : false, "suffix" : "" }, { "dropping-particle" : "", "family" : "Glasziou", "given" : "Paul", "non-dropping-particle" : "", "parse-names" : false, "suffix" : "" }, { "dropping-particle" : "", "family" : "Hammick", "given" : "Marilyn", "non-dropping-particle" : "", "parse-names" : false, "suffix" : "" }, { "dropping-particle" : "", "family" : "Moher", "given" : "David", "non-dropping-particle" : "", "parse-names" : false, "suffix" : "" }, { "dropping-particle" : "", "family" : "Tilson", "given" : "Julie", "non-dropping-particle" : "", "parse-names" : false, "suffix" : "" }, { "dropping-particle" : "", "family" : "Williams", "given" : "Marie T", "non-dropping-particle" : "", "parse-names" : false, "suffix" : "" } ], "container-title" : "BMC medical education", "id" : "ITEM-1", "issue" : "1", "issued" : { "date-parts" : [ [ "2013" ] ] }, "page" : "9", "publisher" : "BMC Medical Education", "title" : "Protocol for development of the guideline for reporting evidence based practice educational interventions and teaching (GREET) statement.", "type" : "article-journal", "volume" : "13" }, "uris" : [ "http://www.mendeley.com/documents/?uuid=cddec7f0-a598-4dc6-a67d-61db6efb77b2" ] } ], "mendeley" : { "formattedCitation" : "&lt;sup&gt;17&lt;/sup&gt;", "plainTextFormattedCitation" : "17", "previouslyFormattedCitation" : "&lt;sup&gt;17&lt;/sup&gt;" }, "properties" : { "noteIndex" : 0 }, "schema" : "https://github.com/citation-style-language/schema/raw/master/csl-citation.json" }</w:instrText>
      </w:r>
      <w:r w:rsidR="005F0564" w:rsidRPr="00FF3077">
        <w:rPr>
          <w:lang w:val="en-AU"/>
        </w:rPr>
        <w:fldChar w:fldCharType="separate"/>
      </w:r>
      <w:r w:rsidR="008162E0" w:rsidRPr="008162E0">
        <w:rPr>
          <w:noProof/>
          <w:vertAlign w:val="superscript"/>
          <w:lang w:val="en-AU"/>
        </w:rPr>
        <w:t>17</w:t>
      </w:r>
      <w:r w:rsidR="005F0564" w:rsidRPr="00FF3077">
        <w:rPr>
          <w:lang w:val="en-AU"/>
        </w:rPr>
        <w:fldChar w:fldCharType="end"/>
      </w:r>
      <w:r w:rsidRPr="00FF3077">
        <w:rPr>
          <w:lang w:val="en-AU"/>
        </w:rPr>
        <w:t xml:space="preserve">. Participants </w:t>
      </w:r>
      <w:r w:rsidR="00A65E4B">
        <w:rPr>
          <w:lang w:val="en-AU"/>
        </w:rPr>
        <w:t xml:space="preserve">will also be asked to provide </w:t>
      </w:r>
      <w:r w:rsidR="00A65E4B">
        <w:t xml:space="preserve">a </w:t>
      </w:r>
      <w:r w:rsidRPr="00FF3077">
        <w:rPr>
          <w:lang w:val="en-AU"/>
        </w:rPr>
        <w:t>reason if they give a score of 3 or less. They wil</w:t>
      </w:r>
      <w:r w:rsidR="00A65E4B">
        <w:rPr>
          <w:lang w:val="en-AU"/>
        </w:rPr>
        <w:t xml:space="preserve">l also be encouraged to add </w:t>
      </w:r>
      <w:r w:rsidRPr="00FF3077">
        <w:rPr>
          <w:lang w:val="en-AU"/>
        </w:rPr>
        <w:t xml:space="preserve">comments regarding individual items, the wording of items, the inclusion of an item in a particular domain, or any other comments. The number of participants who complete the survey will be recorded. </w:t>
      </w:r>
    </w:p>
    <w:p w14:paraId="47423E3F" w14:textId="77777777" w:rsidR="00D7505D" w:rsidRPr="00FF3077" w:rsidRDefault="00D7505D" w:rsidP="00D7505D">
      <w:pPr>
        <w:pStyle w:val="Heading4"/>
        <w:rPr>
          <w:lang w:val="en-AU"/>
        </w:rPr>
      </w:pPr>
      <w:r w:rsidRPr="00FF3077">
        <w:rPr>
          <w:lang w:val="en-AU"/>
        </w:rPr>
        <w:t>Round 2</w:t>
      </w:r>
    </w:p>
    <w:p w14:paraId="535AC736" w14:textId="01CDF8DD" w:rsidR="00D7505D" w:rsidRPr="00FF3077" w:rsidRDefault="00D7505D" w:rsidP="00D7505D">
      <w:pPr>
        <w:jc w:val="both"/>
        <w:rPr>
          <w:lang w:val="en-AU"/>
        </w:rPr>
      </w:pPr>
      <w:r w:rsidRPr="00FF3077">
        <w:rPr>
          <w:lang w:val="en-AU"/>
        </w:rPr>
        <w:t xml:space="preserve">Round 2 of the Delphi study will contain all round 1 items, which are re-grouped categorically by median scores rounded to the nearest whole number (median ≥ 8; 6 ≤ median ≥ 7; median ≤ 6). The definition of checklist items will be improved based on the comments from round 1 and advice of the steering committee. Newly nominated items from round 1 will be added. For each item, </w:t>
      </w:r>
      <w:proofErr w:type="spellStart"/>
      <w:r w:rsidRPr="00FF3077">
        <w:rPr>
          <w:lang w:val="en-AU"/>
        </w:rPr>
        <w:t>panelists</w:t>
      </w:r>
      <w:proofErr w:type="spellEnd"/>
      <w:r w:rsidRPr="00FF3077">
        <w:rPr>
          <w:lang w:val="en-AU"/>
        </w:rPr>
        <w:t xml:space="preserve"> will be provided with their previous rating, group summary ratings (medians, interquartile ranges (IQRs) and frequency distributions) and anonymized free text comments from round 1. Participants will be asked to re-rate the items (using the same scale as in round 1) and respond to existing comments, if desired. </w:t>
      </w:r>
    </w:p>
    <w:p w14:paraId="5C9931AA" w14:textId="77777777" w:rsidR="00D7505D" w:rsidRPr="00FF3077" w:rsidRDefault="00D7505D" w:rsidP="00D7505D">
      <w:pPr>
        <w:pStyle w:val="Heading4"/>
        <w:rPr>
          <w:lang w:val="en-AU"/>
        </w:rPr>
      </w:pPr>
      <w:r w:rsidRPr="00FF3077">
        <w:rPr>
          <w:lang w:val="en-AU"/>
        </w:rPr>
        <w:t>Round 3</w:t>
      </w:r>
    </w:p>
    <w:p w14:paraId="0876D57C" w14:textId="1A26F24D" w:rsidR="00D7505D" w:rsidRPr="00FF3077" w:rsidRDefault="00D7505D" w:rsidP="00DD6FDC">
      <w:pPr>
        <w:spacing w:after="0"/>
        <w:jc w:val="both"/>
        <w:rPr>
          <w:lang w:val="en-AU"/>
        </w:rPr>
      </w:pPr>
      <w:r w:rsidRPr="00FF3077">
        <w:rPr>
          <w:lang w:val="en-AU"/>
        </w:rPr>
        <w:t xml:space="preserve">In Round 3, participants will be provided with the list generated in Round 2. Participants will be asked to re-rate each item on a scale from 0 to 10, as before. For each item, information about the median score and IQR from Round 2 will be provided to the participants as additional consideration. Again, participants will also be asked to provide the reason if they give a score of 3 or less. They will also be encouraged to add any comments regarding individual items, the wording of items, the inclusion of an item in a particular domain, </w:t>
      </w:r>
      <w:r w:rsidR="00A65E4B">
        <w:rPr>
          <w:lang w:val="en-AU"/>
        </w:rPr>
        <w:t xml:space="preserve">or any other comments they </w:t>
      </w:r>
      <w:r w:rsidRPr="00FF3077">
        <w:rPr>
          <w:lang w:val="en-AU"/>
        </w:rPr>
        <w:t>feel necessary.</w:t>
      </w:r>
      <w:r w:rsidR="005F0564" w:rsidRPr="00FF3077">
        <w:rPr>
          <w:lang w:val="en-AU"/>
        </w:rPr>
        <w:t xml:space="preserve"> </w:t>
      </w:r>
      <w:r w:rsidRPr="00FF3077">
        <w:rPr>
          <w:lang w:val="en-AU"/>
        </w:rPr>
        <w:t>Upon completion, the numb</w:t>
      </w:r>
      <w:r w:rsidR="00A65E4B">
        <w:rPr>
          <w:lang w:val="en-AU"/>
        </w:rPr>
        <w:t>er of participants who complete</w:t>
      </w:r>
      <w:r w:rsidRPr="00FF3077">
        <w:rPr>
          <w:lang w:val="en-AU"/>
        </w:rPr>
        <w:t xml:space="preserve"> Round 3 will be recorded. As in Round 2, the median and IQR for each item will be calculated. Then, all items will be allocated based on their median score into the following categories:</w:t>
      </w:r>
    </w:p>
    <w:p w14:paraId="51E8B4C3" w14:textId="77777777" w:rsidR="00D7505D" w:rsidRPr="00FF3077" w:rsidRDefault="00D7505D" w:rsidP="00DD6FDC">
      <w:pPr>
        <w:pStyle w:val="ListParagraph"/>
        <w:numPr>
          <w:ilvl w:val="0"/>
          <w:numId w:val="3"/>
        </w:numPr>
        <w:spacing w:after="0"/>
        <w:jc w:val="both"/>
      </w:pPr>
      <w:r w:rsidRPr="00FF3077">
        <w:t>0 – 4: low importance, should be excluded</w:t>
      </w:r>
    </w:p>
    <w:p w14:paraId="676B77F3" w14:textId="77777777" w:rsidR="00D7505D" w:rsidRPr="00FF3077" w:rsidRDefault="00D7505D" w:rsidP="00DD6FDC">
      <w:pPr>
        <w:pStyle w:val="ListParagraph"/>
        <w:numPr>
          <w:ilvl w:val="0"/>
          <w:numId w:val="3"/>
        </w:numPr>
        <w:spacing w:after="0"/>
        <w:jc w:val="both"/>
      </w:pPr>
      <w:r w:rsidRPr="00FF3077">
        <w:t>5 – 7: moderate importance, may be considered for inclusion</w:t>
      </w:r>
    </w:p>
    <w:p w14:paraId="20E5A0B0" w14:textId="77777777" w:rsidR="00D7505D" w:rsidRPr="00FF3077" w:rsidRDefault="00D7505D" w:rsidP="00DD6FDC">
      <w:pPr>
        <w:pStyle w:val="ListParagraph"/>
        <w:numPr>
          <w:ilvl w:val="0"/>
          <w:numId w:val="3"/>
        </w:numPr>
        <w:spacing w:after="0"/>
        <w:jc w:val="both"/>
      </w:pPr>
      <w:r w:rsidRPr="00FF3077">
        <w:t>8 – 10: high importance, must be included</w:t>
      </w:r>
    </w:p>
    <w:p w14:paraId="245239A2" w14:textId="77777777" w:rsidR="00D7505D" w:rsidRPr="00FF3077" w:rsidRDefault="00D7505D" w:rsidP="00DD6FDC">
      <w:pPr>
        <w:spacing w:after="0"/>
        <w:jc w:val="both"/>
        <w:rPr>
          <w:lang w:val="en-AU"/>
        </w:rPr>
      </w:pPr>
      <w:r w:rsidRPr="00FF3077">
        <w:rPr>
          <w:lang w:val="en-AU"/>
        </w:rPr>
        <w:t>For items where ≥67% of all participants who have completed Round 3 have given a score in the same category as its median score, then consensus will be regarded as achieved for that particular item. Otherwise, that item will be set aside for further discussion in Phase 3, together with any comments from the rounds 2 and 3. The items that have met consensus with a median score of eight or more will be compiled into a list to be included in the guidelines.</w:t>
      </w:r>
    </w:p>
    <w:p w14:paraId="50AFB7B9" w14:textId="77777777" w:rsidR="00AD50FD" w:rsidRPr="00FF3077" w:rsidRDefault="00AD50FD" w:rsidP="008C5DA9">
      <w:pPr>
        <w:pStyle w:val="Heading2"/>
        <w:jc w:val="both"/>
        <w:rPr>
          <w:lang w:val="en-AU"/>
        </w:rPr>
      </w:pPr>
      <w:bookmarkStart w:id="22" w:name="_Toc448933866"/>
    </w:p>
    <w:p w14:paraId="059F972A" w14:textId="77777777" w:rsidR="008C5DA9" w:rsidRPr="00FF3077" w:rsidRDefault="008C5DA9" w:rsidP="008C5DA9">
      <w:pPr>
        <w:pStyle w:val="Heading2"/>
        <w:jc w:val="both"/>
        <w:rPr>
          <w:lang w:val="en-AU"/>
        </w:rPr>
      </w:pPr>
      <w:bookmarkStart w:id="23" w:name="_Toc451345001"/>
      <w:r w:rsidRPr="00FF3077">
        <w:rPr>
          <w:lang w:val="en-AU"/>
        </w:rPr>
        <w:t>Phase 3: Development and dissemination of the PERFORM guideline and E&amp;E document</w:t>
      </w:r>
      <w:bookmarkEnd w:id="22"/>
      <w:bookmarkEnd w:id="23"/>
    </w:p>
    <w:p w14:paraId="45C69A83" w14:textId="162D05AA" w:rsidR="00DD6FDC" w:rsidRPr="00FF3077" w:rsidRDefault="008C5DA9" w:rsidP="00DD6FDC">
      <w:pPr>
        <w:spacing w:after="0"/>
        <w:jc w:val="both"/>
        <w:rPr>
          <w:lang w:val="en-AU"/>
        </w:rPr>
      </w:pPr>
      <w:r w:rsidRPr="00FF3077">
        <w:rPr>
          <w:lang w:val="en-AU"/>
        </w:rPr>
        <w:t>This third phase co</w:t>
      </w:r>
      <w:r w:rsidR="00AA69F9">
        <w:rPr>
          <w:lang w:val="en-AU"/>
        </w:rPr>
        <w:t xml:space="preserve">nsists of the development of </w:t>
      </w:r>
      <w:r w:rsidR="00AA69F9">
        <w:t>“T</w:t>
      </w:r>
      <w:r w:rsidR="00AA69F9" w:rsidRPr="00FF3077">
        <w:rPr>
          <w:lang w:val="en-AU"/>
        </w:rPr>
        <w:t>he Principles of Evidence-based Reporting in Forensic Medicine (PERFORM) Guidelines</w:t>
      </w:r>
      <w:r w:rsidR="00AA69F9">
        <w:t>”</w:t>
      </w:r>
      <w:r w:rsidRPr="00FF3077">
        <w:rPr>
          <w:lang w:val="en-AU"/>
        </w:rPr>
        <w:t xml:space="preserve"> and its accompanying</w:t>
      </w:r>
      <w:r w:rsidR="002031D3" w:rsidRPr="00FF3077">
        <w:rPr>
          <w:lang w:val="en-AU"/>
        </w:rPr>
        <w:t xml:space="preserve"> explanation and elaboration </w:t>
      </w:r>
      <w:r w:rsidRPr="00FF3077">
        <w:rPr>
          <w:lang w:val="en-AU"/>
        </w:rPr>
        <w:t>document</w:t>
      </w:r>
      <w:r w:rsidR="002031D3" w:rsidRPr="00FF3077">
        <w:rPr>
          <w:lang w:val="en-AU"/>
        </w:rPr>
        <w:t>, as its user manual</w:t>
      </w:r>
      <w:r w:rsidRPr="00FF3077">
        <w:rPr>
          <w:lang w:val="en-AU"/>
        </w:rPr>
        <w:t>. The PI will develop the first draft of the prototypes, which will</w:t>
      </w:r>
      <w:r w:rsidR="00070CD9">
        <w:rPr>
          <w:lang w:val="en-AU"/>
        </w:rPr>
        <w:t xml:space="preserve"> be reviewed by the steering </w:t>
      </w:r>
      <w:r w:rsidR="00070CD9">
        <w:t>committee</w:t>
      </w:r>
      <w:r w:rsidRPr="00FF3077">
        <w:rPr>
          <w:lang w:val="en-AU"/>
        </w:rPr>
        <w:t xml:space="preserve">. The final draft will be developed in a face-to-face workshop with international experts in forensic medicine, forensic epidemiology, and law. </w:t>
      </w:r>
    </w:p>
    <w:p w14:paraId="28BF90A5" w14:textId="6F226D0D" w:rsidR="008C5DA9" w:rsidRPr="00FF3077" w:rsidRDefault="008C5DA9" w:rsidP="00DD6FDC">
      <w:pPr>
        <w:spacing w:after="0"/>
        <w:jc w:val="both"/>
        <w:rPr>
          <w:lang w:val="en-AU"/>
        </w:rPr>
      </w:pPr>
      <w:r w:rsidRPr="00FF3077">
        <w:rPr>
          <w:lang w:val="en-AU"/>
        </w:rPr>
        <w:t>Prior to the workshop, the steering committee will hold meetings (face-to-face, by email, or online) to discuss the following issues:</w:t>
      </w:r>
    </w:p>
    <w:p w14:paraId="581CBF84" w14:textId="127AE758" w:rsidR="008C5DA9" w:rsidRPr="00FF3077" w:rsidRDefault="00A65E4B" w:rsidP="00DD6FDC">
      <w:pPr>
        <w:pStyle w:val="ListParagraph"/>
        <w:numPr>
          <w:ilvl w:val="0"/>
          <w:numId w:val="4"/>
        </w:numPr>
        <w:spacing w:after="0"/>
        <w:jc w:val="both"/>
      </w:pPr>
      <w:r>
        <w:t>The structure and wording</w:t>
      </w:r>
      <w:r w:rsidR="008C5DA9" w:rsidRPr="00FF3077">
        <w:t xml:space="preserve"> of the items in the list generated by the Delphi process,</w:t>
      </w:r>
    </w:p>
    <w:p w14:paraId="61EBFFEC" w14:textId="77777777" w:rsidR="008C5DA9" w:rsidRPr="00FF3077" w:rsidRDefault="008C5DA9" w:rsidP="00DD6FDC">
      <w:pPr>
        <w:pStyle w:val="ListParagraph"/>
        <w:numPr>
          <w:ilvl w:val="0"/>
          <w:numId w:val="4"/>
        </w:numPr>
        <w:spacing w:after="0"/>
        <w:jc w:val="both"/>
      </w:pPr>
      <w:r w:rsidRPr="00FF3077">
        <w:t>The items that have not met consensus in the Delphi and items that have moderate importance,</w:t>
      </w:r>
    </w:p>
    <w:p w14:paraId="35C5D9D3" w14:textId="77777777" w:rsidR="008C5DA9" w:rsidRPr="00FF3077" w:rsidRDefault="008C5DA9" w:rsidP="008C5DA9">
      <w:pPr>
        <w:pStyle w:val="ListParagraph"/>
        <w:numPr>
          <w:ilvl w:val="0"/>
          <w:numId w:val="4"/>
        </w:numPr>
        <w:jc w:val="both"/>
      </w:pPr>
      <w:r w:rsidRPr="00FF3077">
        <w:t>The work arrangements for writing the first draft and revisions,</w:t>
      </w:r>
    </w:p>
    <w:p w14:paraId="02424C5F" w14:textId="77777777" w:rsidR="008C5DA9" w:rsidRPr="00FF3077" w:rsidRDefault="008C5DA9" w:rsidP="008C5DA9">
      <w:pPr>
        <w:pStyle w:val="ListParagraph"/>
        <w:numPr>
          <w:ilvl w:val="0"/>
          <w:numId w:val="4"/>
        </w:numPr>
        <w:jc w:val="both"/>
      </w:pPr>
      <w:r w:rsidRPr="00FF3077">
        <w:t>The potential experts to be invited to participate in the workshop,</w:t>
      </w:r>
    </w:p>
    <w:p w14:paraId="44788E63" w14:textId="77777777" w:rsidR="008C5DA9" w:rsidRPr="00FF3077" w:rsidRDefault="008C5DA9" w:rsidP="008C5DA9">
      <w:pPr>
        <w:pStyle w:val="ListParagraph"/>
        <w:numPr>
          <w:ilvl w:val="0"/>
          <w:numId w:val="4"/>
        </w:numPr>
        <w:jc w:val="both"/>
      </w:pPr>
      <w:r w:rsidRPr="00FF3077">
        <w:t>The method of the workshop, including methods to resolve disagreements,</w:t>
      </w:r>
    </w:p>
    <w:p w14:paraId="5FFB3672" w14:textId="1CD110B6" w:rsidR="008C5DA9" w:rsidRPr="00FF3077" w:rsidRDefault="00070CD9" w:rsidP="008C5DA9">
      <w:pPr>
        <w:pStyle w:val="ListParagraph"/>
        <w:numPr>
          <w:ilvl w:val="0"/>
          <w:numId w:val="4"/>
        </w:numPr>
        <w:jc w:val="both"/>
      </w:pPr>
      <w:r>
        <w:rPr>
          <w:lang w:val="id-ID"/>
        </w:rPr>
        <w:t>The technical</w:t>
      </w:r>
      <w:r w:rsidR="008C5DA9" w:rsidRPr="00FF3077">
        <w:t>/logistic issues of the workshop.</w:t>
      </w:r>
    </w:p>
    <w:p w14:paraId="43649306" w14:textId="4549BE14" w:rsidR="008C5DA9" w:rsidRPr="00FF3077" w:rsidRDefault="008C5DA9" w:rsidP="008C5DA9">
      <w:pPr>
        <w:pStyle w:val="Style2"/>
        <w:ind w:left="0"/>
        <w:rPr>
          <w:lang w:val="en-AU"/>
        </w:rPr>
      </w:pPr>
      <w:r w:rsidRPr="00FF3077">
        <w:rPr>
          <w:lang w:val="en-AU"/>
        </w:rPr>
        <w:t>The aim of the workshop is to review the draft of the PERFORM guideline and the E&amp;E document that have been prepared by the steering committee. The experts will be asked to provide feedback and comments on the draft. They will also be asked to provide input about any items that are still controver</w:t>
      </w:r>
      <w:r w:rsidR="00A65E4B">
        <w:rPr>
          <w:lang w:val="en-AU"/>
        </w:rPr>
        <w:t>sial (whether a particular item</w:t>
      </w:r>
      <w:r w:rsidRPr="00FF3077">
        <w:rPr>
          <w:lang w:val="en-AU"/>
        </w:rPr>
        <w:t xml:space="preserve"> should be included or not). As </w:t>
      </w:r>
      <w:r w:rsidR="00A65E4B">
        <w:t xml:space="preserve">a </w:t>
      </w:r>
      <w:r w:rsidRPr="00FF3077">
        <w:rPr>
          <w:lang w:val="en-AU"/>
        </w:rPr>
        <w:t>consideration, the PI will present the findings of Phase 1 and any relevant supporting evidence from the literature for discussion. The comments, feedback, and input from the workshop will be recorded and used to finalise the PERFORM guideline.</w:t>
      </w:r>
    </w:p>
    <w:p w14:paraId="04691E55" w14:textId="30B800FC" w:rsidR="008C5DA9" w:rsidRPr="00FF3077" w:rsidRDefault="008C5DA9" w:rsidP="008C5DA9">
      <w:pPr>
        <w:pStyle w:val="Style2"/>
        <w:ind w:left="0"/>
        <w:rPr>
          <w:lang w:val="en-AU"/>
        </w:rPr>
      </w:pPr>
      <w:r w:rsidRPr="00FF3077">
        <w:rPr>
          <w:lang w:val="en-AU"/>
        </w:rPr>
        <w:t>We aim for a widespread adoption of the PERFORM guidelines. This will facilitate the drafting of expert opinions,</w:t>
      </w:r>
      <w:r w:rsidR="00A65E4B">
        <w:t xml:space="preserve"> the</w:t>
      </w:r>
      <w:r w:rsidRPr="00FF3077">
        <w:rPr>
          <w:lang w:val="en-AU"/>
        </w:rPr>
        <w:t xml:space="preserve"> appraisal</w:t>
      </w:r>
      <w:r w:rsidR="00A65E4B">
        <w:t xml:space="preserve"> of the guidelines,</w:t>
      </w:r>
      <w:r w:rsidRPr="00FF3077">
        <w:rPr>
          <w:lang w:val="en-AU"/>
        </w:rPr>
        <w:t xml:space="preserve"> and ultimately contribute to better legal decision making. We will register and publish our own research protocol (Paper 1. Developing a guideline for expert opinions in Forensic Medicine: Delphi consensus study) and write a document reporting on the rationale for </w:t>
      </w:r>
      <w:r w:rsidR="008B0D6D">
        <w:t xml:space="preserve">the </w:t>
      </w:r>
      <w:r w:rsidRPr="00FF3077">
        <w:rPr>
          <w:lang w:val="en-AU"/>
        </w:rPr>
        <w:t>develop</w:t>
      </w:r>
      <w:r w:rsidR="008B0D6D">
        <w:t>ment of</w:t>
      </w:r>
      <w:r w:rsidRPr="00FF3077">
        <w:rPr>
          <w:lang w:val="en-AU"/>
        </w:rPr>
        <w:t xml:space="preserve"> the guidance and </w:t>
      </w:r>
      <w:r w:rsidR="008B0D6D">
        <w:t>its</w:t>
      </w:r>
      <w:r w:rsidRPr="00FF3077">
        <w:rPr>
          <w:lang w:val="en-AU"/>
        </w:rPr>
        <w:t xml:space="preserve"> development process, including a brief description of the me</w:t>
      </w:r>
      <w:r w:rsidR="00A65E4B">
        <w:rPr>
          <w:lang w:val="en-AU"/>
        </w:rPr>
        <w:t>eting and participants involved</w:t>
      </w:r>
      <w:r w:rsidRPr="00FF3077">
        <w:rPr>
          <w:lang w:val="en-AU"/>
        </w:rPr>
        <w:t xml:space="preserve"> (Paper 2. PERFORM Statement: Defining Standard Reporting in Forensic Medicine). We will also publish an associated and elaborate manual that </w:t>
      </w:r>
      <w:r w:rsidR="0085158E">
        <w:t>justifies and explains</w:t>
      </w:r>
      <w:r w:rsidR="00110B6F">
        <w:rPr>
          <w:lang w:val="en-AU"/>
        </w:rPr>
        <w:t xml:space="preserve"> the recommendations</w:t>
      </w:r>
      <w:r w:rsidR="00110B6F">
        <w:t>. The manual will</w:t>
      </w:r>
      <w:r w:rsidR="00110B6F">
        <w:rPr>
          <w:lang w:val="en-AU"/>
        </w:rPr>
        <w:t xml:space="preserve"> </w:t>
      </w:r>
      <w:r w:rsidR="00110B6F">
        <w:t xml:space="preserve">also </w:t>
      </w:r>
      <w:proofErr w:type="spellStart"/>
      <w:r w:rsidR="00110B6F">
        <w:rPr>
          <w:lang w:val="en-AU"/>
        </w:rPr>
        <w:t>includ</w:t>
      </w:r>
      <w:proofErr w:type="spellEnd"/>
      <w:r w:rsidR="00110B6F">
        <w:t>e</w:t>
      </w:r>
      <w:r w:rsidRPr="00FF3077">
        <w:rPr>
          <w:lang w:val="en-AU"/>
        </w:rPr>
        <w:t xml:space="preserve"> examples of good reporting, following the examples of STARD</w:t>
      </w:r>
      <w:r w:rsidR="005C19F8" w:rsidRPr="00FF3077">
        <w:rPr>
          <w:lang w:val="en-AU"/>
        </w:rPr>
        <w:fldChar w:fldCharType="begin" w:fldLock="1"/>
      </w:r>
      <w:r w:rsidR="008162E0">
        <w:rPr>
          <w:lang w:val="en-AU"/>
        </w:rPr>
        <w:instrText>ADDIN CSL_CITATION { "citationItems" : [ { "id" : "ITEM-1", "itemData" : { "DOI" : "10.1373/49.1.7", "ISBN" : "1539-3704 (Electronic)", "ISSN" : "00099147", "PMID" : "12513067", "abstract" : "The quality of reporting of studies of diagnostic accuracy is less than optimal. Complete and accurate reporting is necessary to enable readers to assess the potential for bias in the study and to evaluate the generalizability of the results. A group of scientists and editors has developed the STARD (Standards for Reporting of Diagnostic Accuracy) statement to improve the reporting the quality of reporting of studies of diagnostic accuracy. The statement consists of a checklist of 25 items and flow diagram that authors can use to ensure that all relevant information is present. This explanatory document aims to facilitate the use, understanding, and dissemination of the checklist. The document contains a clarification of the meaning, rationale, and optimal use of each item on the checklist, as well as a short summary of the available evidence on bias and applicability. The STARD statement, checklist, flowchart, and this explanation and elaboration document should be useful resources to improve reporting of diagnostic accuracy studies. Complete and informative reporting can only lead to better decisions in health care.", "author" : [ { "dropping-particle" : "", "family" : "Bossuyt", "given" : "Patrick M.", "non-dropping-particle" : "", "parse-names" : false, "suffix" : "" }, { "dropping-particle" : "", "family" : "Reitsma", "given" : "Johannes B.", "non-dropping-particle" : "", "parse-names" : false, "suffix" : "" }, { "dropping-particle" : "", "family" : "Bruns", "given" : "David E.", "non-dropping-particle" : "", "parse-names" : false, "suffix" : "" }, { "dropping-particle" : "", "family" : "Gatsonis", "given" : "Constantine A.", "non-dropping-particle" : "", "parse-names" : false, "suffix" : "" }, { "dropping-particle" : "", "family" : "Glasziou", "given" : "Paul P.", "non-dropping-particle" : "", "parse-names" : false, "suffix" : "" }, { "dropping-particle" : "", "family" : "Irwig", "given" : "Les M.", "non-dropping-particle" : "", "parse-names" : false, "suffix" : "" }, { "dropping-particle" : "", "family" : "Moher", "given" : "David", "non-dropping-particle" : "", "parse-names" : false, "suffix" : "" }, { "dropping-particle" : "", "family" : "Rennie", "given" : "Drummond", "non-dropping-particle" : "", "parse-names" : false, "suffix" : "" }, { "dropping-particle" : "", "family" : "Vet", "given" : "Henrica C W", "non-dropping-particle" : "De", "parse-names" : false, "suffix" : "" }, { "dropping-particle" : "", "family" : "Lijmer", "given" : "Jeroen G.", "non-dropping-particle" : "", "parse-names" : false, "suffix" : "" } ], "container-title" : "Clinical Chemistry", "id" : "ITEM-1", "issue" : "1", "issued" : { "date-parts" : [ [ "2003" ] ] }, "page" : "7-18", "title" : "The STARD statement for reporting studies of diagnostic accuracy: Explanation and elaboration", "type" : "article-journal", "volume" : "49" }, "uris" : [ "http://www.mendeley.com/documents/?uuid=4071b551-f304-4596-8870-46421eb4ba3d" ] } ], "mendeley" : { "formattedCitation" : "&lt;sup&gt;18&lt;/sup&gt;", "plainTextFormattedCitation" : "18", "previouslyFormattedCitation" : "&lt;sup&gt;18&lt;/sup&gt;" }, "properties" : { "noteIndex" : 0 }, "schema" : "https://github.com/citation-style-language/schema/raw/master/csl-citation.json" }</w:instrText>
      </w:r>
      <w:r w:rsidR="005C19F8" w:rsidRPr="00FF3077">
        <w:rPr>
          <w:lang w:val="en-AU"/>
        </w:rPr>
        <w:fldChar w:fldCharType="separate"/>
      </w:r>
      <w:r w:rsidR="008162E0" w:rsidRPr="008162E0">
        <w:rPr>
          <w:noProof/>
          <w:vertAlign w:val="superscript"/>
          <w:lang w:val="en-AU"/>
        </w:rPr>
        <w:t>18</w:t>
      </w:r>
      <w:r w:rsidR="005C19F8" w:rsidRPr="00FF3077">
        <w:rPr>
          <w:lang w:val="en-AU"/>
        </w:rPr>
        <w:fldChar w:fldCharType="end"/>
      </w:r>
      <w:r w:rsidRPr="00FF3077">
        <w:rPr>
          <w:lang w:val="en-AU"/>
        </w:rPr>
        <w:t>, STROBE</w:t>
      </w:r>
      <w:r w:rsidR="005C19F8" w:rsidRPr="00FF3077">
        <w:rPr>
          <w:lang w:val="en-AU"/>
        </w:rPr>
        <w:fldChar w:fldCharType="begin" w:fldLock="1"/>
      </w:r>
      <w:r w:rsidR="008162E0">
        <w:rPr>
          <w:lang w:val="en-AU"/>
        </w:rPr>
        <w:instrText>ADDIN CSL_CITATION { "citationItems" : [ { "id" : "ITEM-1", "itemData" : { "DOI" : "10.1097/EDE.0b013e3181577511", "ISSN" : "1044-3983", "author" : [ { "dropping-particle" : "Von", "family" : "Elm", "given" : "Erik", "non-dropping-particle" : "", "parse-names" : false, "suffix" : "" }, { "dropping-particle" : "", "family" : "Altman", "given" : "Douglas G", "non-dropping-particle" : "", "parse-names" : false, "suffix" : "" }, { "dropping-particle" : "", "family" : "Egger", "given" : "Matthias", "non-dropping-particle" : "", "parse-names" : false, "suffix" : "" }, { "dropping-particle" : "", "family" : "Pocock", "given" : "Stuart J", "non-dropping-particle" : "", "parse-names" : false, "suffix" : "" }, { "dropping-particle" : "", "family" : "G\u00f8tz", "given" : "Peter C", "non-dropping-particle" : "", "parse-names" : false, "suffix" : "" } ], "container-title" : "Epidemiology", "id" : "ITEM-1", "issue" : "6", "issued" : { "date-parts" : [ [ "2007" ] ] }, "page" : "1-67", "title" : "The Strengthening the Reporting of Observational Studies in Epidemiology (STROBE)", "type" : "article-journal", "volume" : "18" }, "uris" : [ "http://www.mendeley.com/documents/?uuid=5e2b51c3-20a0-4379-b32c-be885f09b0b9" ] } ], "mendeley" : { "formattedCitation" : "&lt;sup&gt;19&lt;/sup&gt;", "plainTextFormattedCitation" : "19", "previouslyFormattedCitation" : "&lt;sup&gt;19&lt;/sup&gt;" }, "properties" : { "noteIndex" : 0 }, "schema" : "https://github.com/citation-style-language/schema/raw/master/csl-citation.json" }</w:instrText>
      </w:r>
      <w:r w:rsidR="005C19F8" w:rsidRPr="00FF3077">
        <w:rPr>
          <w:lang w:val="en-AU"/>
        </w:rPr>
        <w:fldChar w:fldCharType="separate"/>
      </w:r>
      <w:r w:rsidR="008162E0" w:rsidRPr="008162E0">
        <w:rPr>
          <w:noProof/>
          <w:vertAlign w:val="superscript"/>
          <w:lang w:val="en-AU"/>
        </w:rPr>
        <w:t>19</w:t>
      </w:r>
      <w:r w:rsidR="005C19F8" w:rsidRPr="00FF3077">
        <w:rPr>
          <w:lang w:val="en-AU"/>
        </w:rPr>
        <w:fldChar w:fldCharType="end"/>
      </w:r>
      <w:r w:rsidRPr="00FF3077">
        <w:rPr>
          <w:lang w:val="en-AU"/>
        </w:rPr>
        <w:t>, and PRISMA</w:t>
      </w:r>
      <w:r w:rsidR="005C19F8" w:rsidRPr="00FF3077">
        <w:rPr>
          <w:lang w:val="en-AU"/>
        </w:rPr>
        <w:fldChar w:fldCharType="begin" w:fldLock="1"/>
      </w:r>
      <w:r w:rsidR="008162E0">
        <w:rPr>
          <w:lang w:val="en-AU"/>
        </w:rPr>
        <w:instrText>ADDIN CSL_CITATION { "citationItems" : [ { "id" : "ITEM-1", "itemData" : { "DOI" : "10.1016/j.jclinepi.2009.06.006", "ISBN" : "2006062298", "ISSN" : "18785921", "PMID" : "19621070", "abstract" : "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 "author" : [ { "dropping-particle" : "", "family" : "Liberati", "given" : "Alessandro", "non-dropping-particle" : "", "parse-names" : false, "suffix" : "" }, { "dropping-particle" : "", "family" : "Altman", "given" : "Douglas G.", "non-dropping-particle" : "", "parse-names" : false, "suffix" : "" }, { "dropping-particle" : "", "family" : "Tetzlaff", "given" : "Jennifer", "non-dropping-particle" : "", "parse-names" : false, "suffix" : "" }, { "dropping-particle" : "", "family" : "Mulrow", "given" : "Cynthia", "non-dropping-particle" : "", "parse-names" : false, "suffix" : "" }, { "dropping-particle" : "", "family" : "Gotzsche", "given" : "Peter C.", "non-dropping-particle" : "", "parse-names" : false, "suffix" : "" }, { "dropping-particle" : "", "family" : "Ioannidis", "given" : "John P A", "non-dropping-particle" : "", "parse-names" : false, "suffix" : "" }, { "dropping-particle" : "", "family" : "Clarke", "given" : "Mike", "non-dropping-particle" : "", "parse-names" : false, "suffix" : "" }, { "dropping-particle" : "", "family" : "Devereaux", "given" : "P. J.", "non-dropping-particle" : "", "parse-names" : false, "suffix" : "" }, { "dropping-particle" : "", "family" : "Kleijnen", "given" : "Jos", "non-dropping-particle" : "", "parse-names" : false, "suffix" : "" }, { "dropping-particle" : "", "family" : "Moher", "given" : "David", "non-dropping-particle" : "", "parse-names" : false, "suffix" : "" } ], "container-title" : "Journal of clinical epidemiology", "id" : "ITEM-1", "issue" : "10", "issued" : { "date-parts" : [ [ "2009" ] ] }, "number-of-pages" : "e1-34", "title" : "The PRISMA statement for reporting systematic reviews and meta-analyses of studies that evaluate health care interventions: explanation and elaboration", "type" : "book", "volume" : "62" }, "uris" : [ "http://www.mendeley.com/documents/?uuid=2732cd96-6948-4650-9a99-a28c869dc809" ] } ], "mendeley" : { "formattedCitation" : "&lt;sup&gt;20&lt;/sup&gt;", "plainTextFormattedCitation" : "20", "previouslyFormattedCitation" : "&lt;sup&gt;20&lt;/sup&gt;" }, "properties" : { "noteIndex" : 0 }, "schema" : "https://github.com/citation-style-language/schema/raw/master/csl-citation.json" }</w:instrText>
      </w:r>
      <w:r w:rsidR="005C19F8" w:rsidRPr="00FF3077">
        <w:rPr>
          <w:lang w:val="en-AU"/>
        </w:rPr>
        <w:fldChar w:fldCharType="separate"/>
      </w:r>
      <w:r w:rsidR="008162E0" w:rsidRPr="008162E0">
        <w:rPr>
          <w:noProof/>
          <w:vertAlign w:val="superscript"/>
          <w:lang w:val="en-AU"/>
        </w:rPr>
        <w:t>20</w:t>
      </w:r>
      <w:r w:rsidR="005C19F8" w:rsidRPr="00FF3077">
        <w:rPr>
          <w:lang w:val="en-AU"/>
        </w:rPr>
        <w:fldChar w:fldCharType="end"/>
      </w:r>
      <w:r w:rsidRPr="00FF3077">
        <w:rPr>
          <w:lang w:val="en-AU"/>
        </w:rPr>
        <w:t xml:space="preserve"> (Paper 3: PERFORM Explanation and Elaboration: guidance for the reporting of expert opinions in Forensic Medicine).</w:t>
      </w:r>
    </w:p>
    <w:p w14:paraId="4FBD4B7D" w14:textId="77777777" w:rsidR="008C5DA9" w:rsidRPr="00FF3077" w:rsidRDefault="008C5DA9" w:rsidP="008C5DA9">
      <w:pPr>
        <w:pStyle w:val="Style2"/>
        <w:ind w:left="0"/>
        <w:rPr>
          <w:lang w:val="en-AU"/>
        </w:rPr>
      </w:pPr>
      <w:r w:rsidRPr="00FF3077">
        <w:rPr>
          <w:lang w:val="en-AU"/>
        </w:rPr>
        <w:t xml:space="preserve">The recommendation will also be published on a dedicated website (www.perform-statement.org). This website will contain the reporting guideline checklist, reference to the publications, a list of the participants, funders, the names of organization that endorse the PERFORM recommendations, and an feedback and criticism section that can help to further improve the reporting guideline. Finally, we aim to link the guideline to the EQUATOR Network (Enhancing the </w:t>
      </w:r>
      <w:proofErr w:type="spellStart"/>
      <w:r w:rsidRPr="00FF3077">
        <w:rPr>
          <w:lang w:val="en-AU"/>
        </w:rPr>
        <w:t>QUAlity</w:t>
      </w:r>
      <w:proofErr w:type="spellEnd"/>
      <w:r w:rsidRPr="00FF3077">
        <w:rPr>
          <w:lang w:val="en-AU"/>
        </w:rPr>
        <w:t xml:space="preserve"> and Transparency Of health Research, http://www.equator-network.org).</w:t>
      </w:r>
    </w:p>
    <w:p w14:paraId="368C5972" w14:textId="77777777" w:rsidR="008C5DA9" w:rsidRPr="00FF3077" w:rsidRDefault="008C5DA9" w:rsidP="008C5DA9">
      <w:pPr>
        <w:pStyle w:val="Heading2"/>
        <w:rPr>
          <w:lang w:val="en-AU"/>
        </w:rPr>
      </w:pPr>
      <w:bookmarkStart w:id="24" w:name="_Toc448933867"/>
    </w:p>
    <w:p w14:paraId="73A68B39" w14:textId="76B73A88" w:rsidR="00D7505D" w:rsidRPr="00FF3077" w:rsidRDefault="008C5DA9" w:rsidP="00FF7762">
      <w:pPr>
        <w:pStyle w:val="Heading1"/>
        <w:spacing w:before="0"/>
        <w:rPr>
          <w:lang w:val="en-AU"/>
        </w:rPr>
      </w:pPr>
      <w:bookmarkStart w:id="25" w:name="_Toc448933868"/>
      <w:bookmarkStart w:id="26" w:name="_Toc451345003"/>
      <w:bookmarkEnd w:id="24"/>
      <w:r w:rsidRPr="00FF3077">
        <w:rPr>
          <w:lang w:val="en-AU"/>
        </w:rPr>
        <w:t>References</w:t>
      </w:r>
      <w:bookmarkEnd w:id="25"/>
      <w:bookmarkEnd w:id="26"/>
      <w:r w:rsidRPr="00FF3077">
        <w:rPr>
          <w:lang w:val="en-AU"/>
        </w:rPr>
        <w:t xml:space="preserve"> </w:t>
      </w:r>
    </w:p>
    <w:p w14:paraId="0DEDA487" w14:textId="734E3F83" w:rsidR="008162E0" w:rsidRPr="008162E0" w:rsidRDefault="00D165C6" w:rsidP="00C22AFF">
      <w:pPr>
        <w:widowControl w:val="0"/>
        <w:autoSpaceDE w:val="0"/>
        <w:autoSpaceDN w:val="0"/>
        <w:adjustRightInd w:val="0"/>
        <w:spacing w:after="0" w:line="240" w:lineRule="auto"/>
        <w:ind w:left="640" w:hanging="640"/>
        <w:jc w:val="both"/>
        <w:rPr>
          <w:rFonts w:ascii="Calibri" w:hAnsi="Calibri" w:cs="Times New Roman"/>
          <w:noProof/>
          <w:szCs w:val="24"/>
        </w:rPr>
      </w:pPr>
      <w:r w:rsidRPr="00FF3077">
        <w:rPr>
          <w:lang w:val="en-AU"/>
        </w:rPr>
        <w:fldChar w:fldCharType="begin" w:fldLock="1"/>
      </w:r>
      <w:r w:rsidRPr="00FF3077">
        <w:rPr>
          <w:lang w:val="en-AU"/>
        </w:rPr>
        <w:instrText xml:space="preserve">ADDIN Mendeley Bibliography CSL_BIBLIOGRAPHY </w:instrText>
      </w:r>
      <w:r w:rsidRPr="00FF3077">
        <w:rPr>
          <w:lang w:val="en-AU"/>
        </w:rPr>
        <w:fldChar w:fldCharType="separate"/>
      </w:r>
      <w:r w:rsidR="008162E0" w:rsidRPr="008162E0">
        <w:rPr>
          <w:rFonts w:ascii="Calibri" w:hAnsi="Calibri" w:cs="Times New Roman"/>
          <w:noProof/>
          <w:szCs w:val="24"/>
        </w:rPr>
        <w:t xml:space="preserve">1. </w:t>
      </w:r>
      <w:r w:rsidR="008162E0" w:rsidRPr="008162E0">
        <w:rPr>
          <w:rFonts w:ascii="Calibri" w:hAnsi="Calibri" w:cs="Times New Roman"/>
          <w:noProof/>
          <w:szCs w:val="24"/>
        </w:rPr>
        <w:tab/>
        <w:t xml:space="preserve">Tim Penyusun Bagian Kedokteran Forensik FKUI. Ilmu kedokteran forensik. Jakarta: Bagian Kedokteran Forensik FKUI; 1997. 1-3 p. </w:t>
      </w:r>
    </w:p>
    <w:p w14:paraId="70CD8A02" w14:textId="77777777" w:rsidR="008162E0" w:rsidRPr="008162E0" w:rsidRDefault="008162E0" w:rsidP="00C22AFF">
      <w:pPr>
        <w:widowControl w:val="0"/>
        <w:autoSpaceDE w:val="0"/>
        <w:autoSpaceDN w:val="0"/>
        <w:adjustRightInd w:val="0"/>
        <w:spacing w:after="0" w:line="240" w:lineRule="auto"/>
        <w:ind w:left="640" w:hanging="640"/>
        <w:jc w:val="both"/>
        <w:rPr>
          <w:rFonts w:ascii="Calibri" w:hAnsi="Calibri" w:cs="Times New Roman"/>
          <w:noProof/>
          <w:szCs w:val="24"/>
        </w:rPr>
      </w:pPr>
      <w:r w:rsidRPr="008162E0">
        <w:rPr>
          <w:rFonts w:ascii="Calibri" w:hAnsi="Calibri" w:cs="Times New Roman"/>
          <w:noProof/>
          <w:szCs w:val="24"/>
        </w:rPr>
        <w:t xml:space="preserve">2. </w:t>
      </w:r>
      <w:r w:rsidRPr="008162E0">
        <w:rPr>
          <w:rFonts w:ascii="Calibri" w:hAnsi="Calibri" w:cs="Times New Roman"/>
          <w:noProof/>
          <w:szCs w:val="24"/>
        </w:rPr>
        <w:tab/>
        <w:t xml:space="preserve">Idries AM. Pendahuluan. In: Idries AM, Tjiptomartono AL, editors. Penerapan ilmu kedokteran forensik dalam proses penyidikan. 2nd ed. Jakarta: CV. Sagung Seto; 2008. p. 1–3. </w:t>
      </w:r>
    </w:p>
    <w:p w14:paraId="18346D0F" w14:textId="77777777" w:rsidR="008162E0" w:rsidRPr="008162E0" w:rsidRDefault="008162E0" w:rsidP="00C22AFF">
      <w:pPr>
        <w:widowControl w:val="0"/>
        <w:autoSpaceDE w:val="0"/>
        <w:autoSpaceDN w:val="0"/>
        <w:adjustRightInd w:val="0"/>
        <w:spacing w:after="0" w:line="240" w:lineRule="auto"/>
        <w:ind w:left="640" w:hanging="640"/>
        <w:jc w:val="both"/>
        <w:rPr>
          <w:rFonts w:ascii="Calibri" w:hAnsi="Calibri" w:cs="Times New Roman"/>
          <w:noProof/>
          <w:szCs w:val="24"/>
        </w:rPr>
      </w:pPr>
      <w:r w:rsidRPr="008162E0">
        <w:rPr>
          <w:rFonts w:ascii="Calibri" w:hAnsi="Calibri" w:cs="Times New Roman"/>
          <w:noProof/>
          <w:szCs w:val="24"/>
        </w:rPr>
        <w:t xml:space="preserve">3. </w:t>
      </w:r>
      <w:r w:rsidRPr="008162E0">
        <w:rPr>
          <w:rFonts w:ascii="Calibri" w:hAnsi="Calibri" w:cs="Times New Roman"/>
          <w:noProof/>
          <w:szCs w:val="24"/>
        </w:rPr>
        <w:tab/>
        <w:t xml:space="preserve">Idries AM. Pendahuluan. In: Idries AM, editor. Pedoman praktis ilmu kedokteran forensik bagi praktisi hukum. Jakarta: CV. Sagung Seto; 2009. p. 1–8. </w:t>
      </w:r>
    </w:p>
    <w:p w14:paraId="2E48955E" w14:textId="77777777" w:rsidR="008162E0" w:rsidRPr="008162E0" w:rsidRDefault="008162E0" w:rsidP="00C22AFF">
      <w:pPr>
        <w:widowControl w:val="0"/>
        <w:autoSpaceDE w:val="0"/>
        <w:autoSpaceDN w:val="0"/>
        <w:adjustRightInd w:val="0"/>
        <w:spacing w:after="0" w:line="240" w:lineRule="auto"/>
        <w:ind w:left="640" w:hanging="640"/>
        <w:jc w:val="both"/>
        <w:rPr>
          <w:rFonts w:ascii="Calibri" w:hAnsi="Calibri" w:cs="Times New Roman"/>
          <w:noProof/>
          <w:szCs w:val="24"/>
        </w:rPr>
      </w:pPr>
      <w:r w:rsidRPr="008162E0">
        <w:rPr>
          <w:rFonts w:ascii="Calibri" w:hAnsi="Calibri" w:cs="Times New Roman"/>
          <w:noProof/>
          <w:szCs w:val="24"/>
        </w:rPr>
        <w:t xml:space="preserve">4. </w:t>
      </w:r>
      <w:r w:rsidRPr="008162E0">
        <w:rPr>
          <w:rFonts w:ascii="Calibri" w:hAnsi="Calibri" w:cs="Times New Roman"/>
          <w:noProof/>
          <w:szCs w:val="24"/>
        </w:rPr>
        <w:tab/>
        <w:t xml:space="preserve">Colville-Ebeling B, Freeman M, Banner J, Lynnerup N. Autopsy practice in forensic pathology - Evidence-based or experience-based? A review of autopsies performed on victims of traumatic asphyxia in a mass disaster. J Forensic Leg Med. 2014;22:33–6. </w:t>
      </w:r>
    </w:p>
    <w:p w14:paraId="3197047A" w14:textId="77777777" w:rsidR="008162E0" w:rsidRPr="008162E0" w:rsidRDefault="008162E0" w:rsidP="00C22AFF">
      <w:pPr>
        <w:widowControl w:val="0"/>
        <w:autoSpaceDE w:val="0"/>
        <w:autoSpaceDN w:val="0"/>
        <w:adjustRightInd w:val="0"/>
        <w:spacing w:after="0" w:line="240" w:lineRule="auto"/>
        <w:ind w:left="640" w:hanging="640"/>
        <w:jc w:val="both"/>
        <w:rPr>
          <w:rFonts w:ascii="Calibri" w:hAnsi="Calibri" w:cs="Times New Roman"/>
          <w:noProof/>
          <w:szCs w:val="24"/>
        </w:rPr>
      </w:pPr>
      <w:r w:rsidRPr="008162E0">
        <w:rPr>
          <w:rFonts w:ascii="Calibri" w:hAnsi="Calibri" w:cs="Times New Roman"/>
          <w:noProof/>
          <w:szCs w:val="24"/>
        </w:rPr>
        <w:t xml:space="preserve">5. </w:t>
      </w:r>
      <w:r w:rsidRPr="008162E0">
        <w:rPr>
          <w:rFonts w:ascii="Calibri" w:hAnsi="Calibri" w:cs="Times New Roman"/>
          <w:noProof/>
          <w:szCs w:val="24"/>
        </w:rPr>
        <w:tab/>
        <w:t xml:space="preserve">The National Confidential Enquiry into Patient Outcome and Death (NCEPOD). The Coroner’s Autopsy: Do we deserve better? A report of the National Confidential Enquiry into Patient Outcome and Death. NCEPOD. London; 2006. </w:t>
      </w:r>
    </w:p>
    <w:p w14:paraId="0993812F" w14:textId="77777777" w:rsidR="008162E0" w:rsidRPr="008162E0" w:rsidRDefault="008162E0" w:rsidP="00C22AFF">
      <w:pPr>
        <w:widowControl w:val="0"/>
        <w:autoSpaceDE w:val="0"/>
        <w:autoSpaceDN w:val="0"/>
        <w:adjustRightInd w:val="0"/>
        <w:spacing w:after="0" w:line="240" w:lineRule="auto"/>
        <w:ind w:left="640" w:hanging="640"/>
        <w:jc w:val="both"/>
        <w:rPr>
          <w:rFonts w:ascii="Calibri" w:hAnsi="Calibri" w:cs="Times New Roman"/>
          <w:noProof/>
          <w:szCs w:val="24"/>
        </w:rPr>
      </w:pPr>
      <w:r w:rsidRPr="008162E0">
        <w:rPr>
          <w:rFonts w:ascii="Calibri" w:hAnsi="Calibri" w:cs="Times New Roman"/>
          <w:noProof/>
          <w:szCs w:val="24"/>
        </w:rPr>
        <w:t xml:space="preserve">6. </w:t>
      </w:r>
      <w:r w:rsidRPr="008162E0">
        <w:rPr>
          <w:rFonts w:ascii="Calibri" w:hAnsi="Calibri" w:cs="Times New Roman"/>
          <w:noProof/>
          <w:szCs w:val="24"/>
        </w:rPr>
        <w:tab/>
        <w:t xml:space="preserve">Committee on Identifying the Needs of the Forensic Sciences Community National Research Council. Strengthening Forensic Science in the United States: A Path Forward. The National Academies Press. 2009. 350 p. </w:t>
      </w:r>
    </w:p>
    <w:p w14:paraId="7ACF98C6" w14:textId="77777777" w:rsidR="008162E0" w:rsidRPr="008162E0" w:rsidRDefault="008162E0" w:rsidP="00C22AFF">
      <w:pPr>
        <w:widowControl w:val="0"/>
        <w:autoSpaceDE w:val="0"/>
        <w:autoSpaceDN w:val="0"/>
        <w:adjustRightInd w:val="0"/>
        <w:spacing w:after="0" w:line="240" w:lineRule="auto"/>
        <w:ind w:left="640" w:hanging="640"/>
        <w:jc w:val="both"/>
        <w:rPr>
          <w:rFonts w:ascii="Calibri" w:hAnsi="Calibri" w:cs="Times New Roman"/>
          <w:noProof/>
          <w:szCs w:val="24"/>
        </w:rPr>
      </w:pPr>
      <w:r w:rsidRPr="008162E0">
        <w:rPr>
          <w:rFonts w:ascii="Calibri" w:hAnsi="Calibri" w:cs="Times New Roman"/>
          <w:noProof/>
          <w:szCs w:val="24"/>
        </w:rPr>
        <w:t xml:space="preserve">7. </w:t>
      </w:r>
      <w:r w:rsidRPr="008162E0">
        <w:rPr>
          <w:rFonts w:ascii="Calibri" w:hAnsi="Calibri" w:cs="Times New Roman"/>
          <w:noProof/>
          <w:szCs w:val="24"/>
        </w:rPr>
        <w:tab/>
        <w:t xml:space="preserve">Broadbent A. Causation in epidemiology and law. In: Freeman MD, Zeegers MP, editors. Forensic Epidemiology: Principles and Practice. Academic Press; 2016. p. 111–30. </w:t>
      </w:r>
    </w:p>
    <w:p w14:paraId="0924E6AF" w14:textId="77777777" w:rsidR="008162E0" w:rsidRPr="008162E0" w:rsidRDefault="008162E0" w:rsidP="00C22AFF">
      <w:pPr>
        <w:widowControl w:val="0"/>
        <w:autoSpaceDE w:val="0"/>
        <w:autoSpaceDN w:val="0"/>
        <w:adjustRightInd w:val="0"/>
        <w:spacing w:after="0" w:line="240" w:lineRule="auto"/>
        <w:ind w:left="640" w:hanging="640"/>
        <w:jc w:val="both"/>
        <w:rPr>
          <w:rFonts w:ascii="Calibri" w:hAnsi="Calibri" w:cs="Times New Roman"/>
          <w:noProof/>
          <w:szCs w:val="24"/>
        </w:rPr>
      </w:pPr>
      <w:r w:rsidRPr="008162E0">
        <w:rPr>
          <w:rFonts w:ascii="Calibri" w:hAnsi="Calibri" w:cs="Times New Roman"/>
          <w:noProof/>
          <w:szCs w:val="24"/>
        </w:rPr>
        <w:t xml:space="preserve">8. </w:t>
      </w:r>
      <w:r w:rsidRPr="008162E0">
        <w:rPr>
          <w:rFonts w:ascii="Calibri" w:hAnsi="Calibri" w:cs="Times New Roman"/>
          <w:noProof/>
          <w:szCs w:val="24"/>
        </w:rPr>
        <w:tab/>
        <w:t xml:space="preserve">Moritz A. Classical mistakes in forensic pathology. Am J Clin Pathol. 1956;26:1383–97. </w:t>
      </w:r>
    </w:p>
    <w:p w14:paraId="67B279B3" w14:textId="77777777" w:rsidR="008162E0" w:rsidRPr="008162E0" w:rsidRDefault="008162E0" w:rsidP="00C22AFF">
      <w:pPr>
        <w:widowControl w:val="0"/>
        <w:autoSpaceDE w:val="0"/>
        <w:autoSpaceDN w:val="0"/>
        <w:adjustRightInd w:val="0"/>
        <w:spacing w:after="0" w:line="240" w:lineRule="auto"/>
        <w:ind w:left="640" w:hanging="640"/>
        <w:jc w:val="both"/>
        <w:rPr>
          <w:rFonts w:ascii="Calibri" w:hAnsi="Calibri" w:cs="Times New Roman"/>
          <w:noProof/>
          <w:szCs w:val="24"/>
        </w:rPr>
      </w:pPr>
      <w:r w:rsidRPr="008162E0">
        <w:rPr>
          <w:rFonts w:ascii="Calibri" w:hAnsi="Calibri" w:cs="Times New Roman"/>
          <w:noProof/>
          <w:szCs w:val="24"/>
        </w:rPr>
        <w:t xml:space="preserve">9. </w:t>
      </w:r>
      <w:r w:rsidRPr="008162E0">
        <w:rPr>
          <w:rFonts w:ascii="Calibri" w:hAnsi="Calibri" w:cs="Times New Roman"/>
          <w:noProof/>
          <w:szCs w:val="24"/>
        </w:rPr>
        <w:tab/>
        <w:t xml:space="preserve">Thyer BA. What Is Evidence-Based Practice ? Br Treat Cris Interv. 2004;4:167–76. </w:t>
      </w:r>
    </w:p>
    <w:p w14:paraId="44F3B5B9" w14:textId="77777777" w:rsidR="008162E0" w:rsidRPr="008162E0" w:rsidRDefault="008162E0" w:rsidP="00C22AFF">
      <w:pPr>
        <w:widowControl w:val="0"/>
        <w:autoSpaceDE w:val="0"/>
        <w:autoSpaceDN w:val="0"/>
        <w:adjustRightInd w:val="0"/>
        <w:spacing w:after="0" w:line="240" w:lineRule="auto"/>
        <w:ind w:left="640" w:hanging="640"/>
        <w:jc w:val="both"/>
        <w:rPr>
          <w:rFonts w:ascii="Calibri" w:hAnsi="Calibri" w:cs="Times New Roman"/>
          <w:noProof/>
          <w:szCs w:val="24"/>
        </w:rPr>
      </w:pPr>
      <w:r w:rsidRPr="008162E0">
        <w:rPr>
          <w:rFonts w:ascii="Calibri" w:hAnsi="Calibri" w:cs="Times New Roman"/>
          <w:noProof/>
          <w:szCs w:val="24"/>
        </w:rPr>
        <w:t xml:space="preserve">10. </w:t>
      </w:r>
      <w:r w:rsidRPr="008162E0">
        <w:rPr>
          <w:rFonts w:ascii="Calibri" w:hAnsi="Calibri" w:cs="Times New Roman"/>
          <w:noProof/>
          <w:szCs w:val="24"/>
        </w:rPr>
        <w:tab/>
        <w:t xml:space="preserve">Metz AJR, Esperitu R, Moore KA. What is evidence-based practice? Child Trends. 2007;1–5. </w:t>
      </w:r>
    </w:p>
    <w:p w14:paraId="548F510C" w14:textId="77777777" w:rsidR="008162E0" w:rsidRPr="008162E0" w:rsidRDefault="008162E0" w:rsidP="00C22AFF">
      <w:pPr>
        <w:widowControl w:val="0"/>
        <w:autoSpaceDE w:val="0"/>
        <w:autoSpaceDN w:val="0"/>
        <w:adjustRightInd w:val="0"/>
        <w:spacing w:after="0" w:line="240" w:lineRule="auto"/>
        <w:ind w:left="640" w:hanging="640"/>
        <w:jc w:val="both"/>
        <w:rPr>
          <w:rFonts w:ascii="Calibri" w:hAnsi="Calibri" w:cs="Times New Roman"/>
          <w:noProof/>
          <w:szCs w:val="24"/>
        </w:rPr>
      </w:pPr>
      <w:r w:rsidRPr="008162E0">
        <w:rPr>
          <w:rFonts w:ascii="Calibri" w:hAnsi="Calibri" w:cs="Times New Roman"/>
          <w:noProof/>
          <w:szCs w:val="24"/>
        </w:rPr>
        <w:t xml:space="preserve">11. </w:t>
      </w:r>
      <w:r w:rsidRPr="008162E0">
        <w:rPr>
          <w:rFonts w:ascii="Calibri" w:hAnsi="Calibri" w:cs="Times New Roman"/>
          <w:noProof/>
          <w:szCs w:val="24"/>
        </w:rPr>
        <w:tab/>
        <w:t xml:space="preserve">Freeman MD, Zeegers MP. Introduction. In: Freeman MD, Zeegers MP, editors. Forensic Epidemiology: Principles and Practice. Academic Press; 2016. p. xv – xvii. </w:t>
      </w:r>
    </w:p>
    <w:p w14:paraId="19252735" w14:textId="77777777" w:rsidR="008162E0" w:rsidRPr="008162E0" w:rsidRDefault="008162E0" w:rsidP="00C22AFF">
      <w:pPr>
        <w:widowControl w:val="0"/>
        <w:autoSpaceDE w:val="0"/>
        <w:autoSpaceDN w:val="0"/>
        <w:adjustRightInd w:val="0"/>
        <w:spacing w:after="0" w:line="240" w:lineRule="auto"/>
        <w:ind w:left="640" w:hanging="640"/>
        <w:jc w:val="both"/>
        <w:rPr>
          <w:rFonts w:ascii="Calibri" w:hAnsi="Calibri" w:cs="Times New Roman"/>
          <w:noProof/>
          <w:szCs w:val="24"/>
        </w:rPr>
      </w:pPr>
      <w:r w:rsidRPr="008162E0">
        <w:rPr>
          <w:rFonts w:ascii="Calibri" w:hAnsi="Calibri" w:cs="Times New Roman"/>
          <w:noProof/>
          <w:szCs w:val="24"/>
        </w:rPr>
        <w:t xml:space="preserve">12. </w:t>
      </w:r>
      <w:r w:rsidRPr="008162E0">
        <w:rPr>
          <w:rFonts w:ascii="Calibri" w:hAnsi="Calibri" w:cs="Times New Roman"/>
          <w:noProof/>
          <w:szCs w:val="24"/>
        </w:rPr>
        <w:tab/>
        <w:t xml:space="preserve">Hsu C, Sandford B. The delphi technique: making sense of consensus. Pract Assessment, Res Eval. 2007;12(10):1–8. </w:t>
      </w:r>
    </w:p>
    <w:p w14:paraId="415DDAAB" w14:textId="77777777" w:rsidR="008162E0" w:rsidRPr="008162E0" w:rsidRDefault="008162E0" w:rsidP="00C22AFF">
      <w:pPr>
        <w:widowControl w:val="0"/>
        <w:autoSpaceDE w:val="0"/>
        <w:autoSpaceDN w:val="0"/>
        <w:adjustRightInd w:val="0"/>
        <w:spacing w:after="0" w:line="240" w:lineRule="auto"/>
        <w:ind w:left="640" w:hanging="640"/>
        <w:jc w:val="both"/>
        <w:rPr>
          <w:rFonts w:ascii="Calibri" w:hAnsi="Calibri" w:cs="Times New Roman"/>
          <w:noProof/>
          <w:szCs w:val="24"/>
        </w:rPr>
      </w:pPr>
      <w:r w:rsidRPr="008162E0">
        <w:rPr>
          <w:rFonts w:ascii="Calibri" w:hAnsi="Calibri" w:cs="Times New Roman"/>
          <w:noProof/>
          <w:szCs w:val="24"/>
        </w:rPr>
        <w:t xml:space="preserve">13. </w:t>
      </w:r>
      <w:r w:rsidRPr="008162E0">
        <w:rPr>
          <w:rFonts w:ascii="Calibri" w:hAnsi="Calibri" w:cs="Times New Roman"/>
          <w:noProof/>
          <w:szCs w:val="24"/>
        </w:rPr>
        <w:tab/>
        <w:t xml:space="preserve">Moher D, Schulz KF, Simera I, Altman DG. Guidance for Developers of Health Research Reporting Guidelines. Guidel Guid. 2010;7(2):1–9. </w:t>
      </w:r>
    </w:p>
    <w:p w14:paraId="489AB7B9" w14:textId="77777777" w:rsidR="008162E0" w:rsidRPr="008162E0" w:rsidRDefault="008162E0" w:rsidP="00C22AFF">
      <w:pPr>
        <w:widowControl w:val="0"/>
        <w:autoSpaceDE w:val="0"/>
        <w:autoSpaceDN w:val="0"/>
        <w:adjustRightInd w:val="0"/>
        <w:spacing w:after="0" w:line="240" w:lineRule="auto"/>
        <w:ind w:left="640" w:hanging="640"/>
        <w:jc w:val="both"/>
        <w:rPr>
          <w:rFonts w:ascii="Calibri" w:hAnsi="Calibri" w:cs="Times New Roman"/>
          <w:noProof/>
          <w:szCs w:val="24"/>
        </w:rPr>
      </w:pPr>
      <w:r w:rsidRPr="008162E0">
        <w:rPr>
          <w:rFonts w:ascii="Calibri" w:hAnsi="Calibri" w:cs="Times New Roman"/>
          <w:noProof/>
          <w:szCs w:val="24"/>
        </w:rPr>
        <w:t xml:space="preserve">14. </w:t>
      </w:r>
      <w:r w:rsidRPr="008162E0">
        <w:rPr>
          <w:rFonts w:ascii="Calibri" w:hAnsi="Calibri" w:cs="Times New Roman"/>
          <w:noProof/>
          <w:szCs w:val="24"/>
        </w:rPr>
        <w:tab/>
        <w:t xml:space="preserve">Sinha IP, Smyth RL, Williamson PR. Using the Delphi technique to determine which outcomes to measure in clinical trials: Recommendations for the future based on a systematic review of existing studies. PLoS Med. 2011;8(1). </w:t>
      </w:r>
    </w:p>
    <w:p w14:paraId="728719BB" w14:textId="77777777" w:rsidR="008162E0" w:rsidRPr="008162E0" w:rsidRDefault="008162E0" w:rsidP="00C22AFF">
      <w:pPr>
        <w:widowControl w:val="0"/>
        <w:autoSpaceDE w:val="0"/>
        <w:autoSpaceDN w:val="0"/>
        <w:adjustRightInd w:val="0"/>
        <w:spacing w:after="0" w:line="240" w:lineRule="auto"/>
        <w:ind w:left="640" w:hanging="640"/>
        <w:jc w:val="both"/>
        <w:rPr>
          <w:rFonts w:ascii="Calibri" w:hAnsi="Calibri" w:cs="Times New Roman"/>
          <w:noProof/>
          <w:szCs w:val="24"/>
        </w:rPr>
      </w:pPr>
      <w:r w:rsidRPr="008162E0">
        <w:rPr>
          <w:rFonts w:ascii="Calibri" w:hAnsi="Calibri" w:cs="Times New Roman"/>
          <w:noProof/>
          <w:szCs w:val="24"/>
        </w:rPr>
        <w:t xml:space="preserve">15. </w:t>
      </w:r>
      <w:r w:rsidRPr="008162E0">
        <w:rPr>
          <w:rFonts w:ascii="Calibri" w:hAnsi="Calibri" w:cs="Times New Roman"/>
          <w:noProof/>
          <w:szCs w:val="24"/>
        </w:rPr>
        <w:tab/>
        <w:t xml:space="preserve">Hasson F, Keeney S, McKenna H. Research guidelines for the Delphi survey technique. J Adv Nurs. 2000;32(4):1008–15. </w:t>
      </w:r>
    </w:p>
    <w:p w14:paraId="43F31FDB" w14:textId="77777777" w:rsidR="008162E0" w:rsidRPr="008162E0" w:rsidRDefault="008162E0" w:rsidP="00C22AFF">
      <w:pPr>
        <w:widowControl w:val="0"/>
        <w:autoSpaceDE w:val="0"/>
        <w:autoSpaceDN w:val="0"/>
        <w:adjustRightInd w:val="0"/>
        <w:spacing w:after="0" w:line="240" w:lineRule="auto"/>
        <w:ind w:left="640" w:hanging="640"/>
        <w:jc w:val="both"/>
        <w:rPr>
          <w:rFonts w:ascii="Calibri" w:hAnsi="Calibri" w:cs="Times New Roman"/>
          <w:noProof/>
          <w:szCs w:val="24"/>
        </w:rPr>
      </w:pPr>
      <w:r w:rsidRPr="008162E0">
        <w:rPr>
          <w:rFonts w:ascii="Calibri" w:hAnsi="Calibri" w:cs="Times New Roman"/>
          <w:noProof/>
          <w:szCs w:val="24"/>
        </w:rPr>
        <w:t xml:space="preserve">16. </w:t>
      </w:r>
      <w:r w:rsidRPr="008162E0">
        <w:rPr>
          <w:rFonts w:ascii="Calibri" w:hAnsi="Calibri" w:cs="Times New Roman"/>
          <w:noProof/>
          <w:szCs w:val="24"/>
        </w:rPr>
        <w:tab/>
        <w:t xml:space="preserve">Tetzlaff JM, Moher D, Chan A-W. Developing a guideline for clinical trial protocol content: Delphi consensus survey. Trials. 2012;13(1):176. </w:t>
      </w:r>
    </w:p>
    <w:p w14:paraId="6119F73D" w14:textId="77777777" w:rsidR="008162E0" w:rsidRPr="008162E0" w:rsidRDefault="008162E0" w:rsidP="00C22AFF">
      <w:pPr>
        <w:widowControl w:val="0"/>
        <w:autoSpaceDE w:val="0"/>
        <w:autoSpaceDN w:val="0"/>
        <w:adjustRightInd w:val="0"/>
        <w:spacing w:after="0" w:line="240" w:lineRule="auto"/>
        <w:ind w:left="640" w:hanging="640"/>
        <w:jc w:val="both"/>
        <w:rPr>
          <w:rFonts w:ascii="Calibri" w:hAnsi="Calibri" w:cs="Times New Roman"/>
          <w:noProof/>
          <w:szCs w:val="24"/>
        </w:rPr>
      </w:pPr>
      <w:r w:rsidRPr="008162E0">
        <w:rPr>
          <w:rFonts w:ascii="Calibri" w:hAnsi="Calibri" w:cs="Times New Roman"/>
          <w:noProof/>
          <w:szCs w:val="24"/>
        </w:rPr>
        <w:t xml:space="preserve">17. </w:t>
      </w:r>
      <w:r w:rsidRPr="008162E0">
        <w:rPr>
          <w:rFonts w:ascii="Calibri" w:hAnsi="Calibri" w:cs="Times New Roman"/>
          <w:noProof/>
          <w:szCs w:val="24"/>
        </w:rPr>
        <w:tab/>
        <w:t xml:space="preserve">Phillips AC, Lewis LK, McEvoy MP, Galipeau J, Glasziou P, Hammick M, et al. Protocol for development of the guideline for reporting evidence based practice educational interventions and teaching (GREET) statement. BMC Med Educ. 2013;13(1):9. </w:t>
      </w:r>
    </w:p>
    <w:p w14:paraId="3C2EC177" w14:textId="77777777" w:rsidR="008162E0" w:rsidRPr="008162E0" w:rsidRDefault="008162E0" w:rsidP="00C22AFF">
      <w:pPr>
        <w:widowControl w:val="0"/>
        <w:autoSpaceDE w:val="0"/>
        <w:autoSpaceDN w:val="0"/>
        <w:adjustRightInd w:val="0"/>
        <w:spacing w:after="0" w:line="240" w:lineRule="auto"/>
        <w:ind w:left="640" w:hanging="640"/>
        <w:jc w:val="both"/>
        <w:rPr>
          <w:rFonts w:ascii="Calibri" w:hAnsi="Calibri" w:cs="Times New Roman"/>
          <w:noProof/>
          <w:szCs w:val="24"/>
        </w:rPr>
      </w:pPr>
      <w:r w:rsidRPr="008162E0">
        <w:rPr>
          <w:rFonts w:ascii="Calibri" w:hAnsi="Calibri" w:cs="Times New Roman"/>
          <w:noProof/>
          <w:szCs w:val="24"/>
        </w:rPr>
        <w:t xml:space="preserve">18. </w:t>
      </w:r>
      <w:r w:rsidRPr="008162E0">
        <w:rPr>
          <w:rFonts w:ascii="Calibri" w:hAnsi="Calibri" w:cs="Times New Roman"/>
          <w:noProof/>
          <w:szCs w:val="24"/>
        </w:rPr>
        <w:tab/>
        <w:t xml:space="preserve">Bossuyt PM, Reitsma JB, Bruns DE, Gatsonis CA, Glasziou PP, Irwig LM, et al. The STARD statement for reporting studies of diagnostic accuracy: Explanation and elaboration. Clin Chem. 2003;49(1):7–18. </w:t>
      </w:r>
    </w:p>
    <w:p w14:paraId="68C0D80E" w14:textId="77777777" w:rsidR="008162E0" w:rsidRPr="008162E0" w:rsidRDefault="008162E0" w:rsidP="00C22AFF">
      <w:pPr>
        <w:widowControl w:val="0"/>
        <w:autoSpaceDE w:val="0"/>
        <w:autoSpaceDN w:val="0"/>
        <w:adjustRightInd w:val="0"/>
        <w:spacing w:after="0" w:line="240" w:lineRule="auto"/>
        <w:ind w:left="640" w:hanging="640"/>
        <w:jc w:val="both"/>
        <w:rPr>
          <w:rFonts w:ascii="Calibri" w:hAnsi="Calibri" w:cs="Times New Roman"/>
          <w:noProof/>
          <w:szCs w:val="24"/>
        </w:rPr>
      </w:pPr>
      <w:r w:rsidRPr="008162E0">
        <w:rPr>
          <w:rFonts w:ascii="Calibri" w:hAnsi="Calibri" w:cs="Times New Roman"/>
          <w:noProof/>
          <w:szCs w:val="24"/>
        </w:rPr>
        <w:t xml:space="preserve">19. </w:t>
      </w:r>
      <w:r w:rsidRPr="008162E0">
        <w:rPr>
          <w:rFonts w:ascii="Calibri" w:hAnsi="Calibri" w:cs="Times New Roman"/>
          <w:noProof/>
          <w:szCs w:val="24"/>
        </w:rPr>
        <w:tab/>
        <w:t xml:space="preserve">Elm E Von, Altman DG, Egger M, Pocock SJ, Gøtz PC. The Strengthening the Reporting of Observational Studies in Epidemiology (STROBE). Epidemiology. 2007;18(6):1–67. </w:t>
      </w:r>
    </w:p>
    <w:p w14:paraId="492D8B85" w14:textId="77777777" w:rsidR="008162E0" w:rsidRPr="008162E0" w:rsidRDefault="008162E0" w:rsidP="00C22AFF">
      <w:pPr>
        <w:widowControl w:val="0"/>
        <w:autoSpaceDE w:val="0"/>
        <w:autoSpaceDN w:val="0"/>
        <w:adjustRightInd w:val="0"/>
        <w:spacing w:after="0" w:line="240" w:lineRule="auto"/>
        <w:ind w:left="640" w:hanging="640"/>
        <w:jc w:val="both"/>
        <w:rPr>
          <w:rFonts w:ascii="Calibri" w:hAnsi="Calibri"/>
          <w:noProof/>
        </w:rPr>
      </w:pPr>
      <w:r w:rsidRPr="008162E0">
        <w:rPr>
          <w:rFonts w:ascii="Calibri" w:hAnsi="Calibri" w:cs="Times New Roman"/>
          <w:noProof/>
          <w:szCs w:val="24"/>
        </w:rPr>
        <w:t xml:space="preserve">20. </w:t>
      </w:r>
      <w:r w:rsidRPr="008162E0">
        <w:rPr>
          <w:rFonts w:ascii="Calibri" w:hAnsi="Calibri" w:cs="Times New Roman"/>
          <w:noProof/>
          <w:szCs w:val="24"/>
        </w:rPr>
        <w:tab/>
        <w:t xml:space="preserve">Liberati A, Altman DG, Tetzlaff J, Mulrow C, Gotzsche PC, Ioannidis JPA, et al. The PRISMA statement for reporting systematic reviews and meta-analyses of studies that evaluate health care interventions: explanation and elaboration. Vol. 62, Journal of clinical epidemiology. 2009. e1-34 p. </w:t>
      </w:r>
    </w:p>
    <w:p w14:paraId="4EF7462F" w14:textId="1E0A8915" w:rsidR="00A614D4" w:rsidRPr="00FF3077" w:rsidRDefault="00D165C6" w:rsidP="00C22AFF">
      <w:pPr>
        <w:widowControl w:val="0"/>
        <w:autoSpaceDE w:val="0"/>
        <w:autoSpaceDN w:val="0"/>
        <w:adjustRightInd w:val="0"/>
        <w:spacing w:after="0" w:line="240" w:lineRule="auto"/>
        <w:ind w:left="640" w:hanging="640"/>
        <w:jc w:val="both"/>
        <w:rPr>
          <w:lang w:val="en-AU"/>
        </w:rPr>
      </w:pPr>
      <w:r w:rsidRPr="00FF3077">
        <w:rPr>
          <w:lang w:val="en-AU"/>
        </w:rPr>
        <w:fldChar w:fldCharType="end"/>
      </w:r>
    </w:p>
    <w:p w14:paraId="2DA63CB4" w14:textId="5D738A06" w:rsidR="00F45BDE" w:rsidRPr="00FF3077" w:rsidRDefault="00F45BDE">
      <w:pPr>
        <w:rPr>
          <w:lang w:val="en-AU"/>
        </w:rPr>
      </w:pPr>
      <w:r w:rsidRPr="00FF3077">
        <w:rPr>
          <w:lang w:val="en-AU"/>
        </w:rPr>
        <w:br w:type="page"/>
      </w:r>
    </w:p>
    <w:p w14:paraId="3482F0B5" w14:textId="5A19C65E" w:rsidR="00F45BDE" w:rsidRPr="00FF3077" w:rsidRDefault="00F45BDE" w:rsidP="00F45BDE">
      <w:pPr>
        <w:pStyle w:val="Heading1"/>
        <w:rPr>
          <w:lang w:val="en-AU"/>
        </w:rPr>
      </w:pPr>
      <w:bookmarkStart w:id="27" w:name="_Toc448933869"/>
      <w:bookmarkStart w:id="28" w:name="_Toc451345004"/>
      <w:r w:rsidRPr="00FF3077">
        <w:rPr>
          <w:lang w:val="en-AU"/>
        </w:rPr>
        <w:t>Annex 1 Scope of Questionnaire</w:t>
      </w:r>
      <w:bookmarkEnd w:id="27"/>
      <w:bookmarkEnd w:id="28"/>
    </w:p>
    <w:p w14:paraId="389CF181" w14:textId="77777777" w:rsidR="00F45BDE" w:rsidRPr="00FF3077" w:rsidRDefault="00F45BDE" w:rsidP="00F45BDE">
      <w:pPr>
        <w:rPr>
          <w:lang w:val="en-AU"/>
        </w:rPr>
      </w:pPr>
    </w:p>
    <w:tbl>
      <w:tblPr>
        <w:tblStyle w:val="GridTable4-Accent11"/>
        <w:tblW w:w="0" w:type="auto"/>
        <w:jc w:val="center"/>
        <w:tblLook w:val="04A0" w:firstRow="1" w:lastRow="0" w:firstColumn="1" w:lastColumn="0" w:noHBand="0" w:noVBand="1"/>
      </w:tblPr>
      <w:tblGrid>
        <w:gridCol w:w="4670"/>
        <w:gridCol w:w="2962"/>
      </w:tblGrid>
      <w:tr w:rsidR="00322457" w:rsidRPr="00FF3077" w14:paraId="2B2FD649" w14:textId="77777777" w:rsidTr="002777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70" w:type="dxa"/>
          </w:tcPr>
          <w:p w14:paraId="2AB5D133" w14:textId="77777777" w:rsidR="00322457" w:rsidRPr="00FF3077" w:rsidRDefault="00322457" w:rsidP="002777BE">
            <w:pPr>
              <w:jc w:val="both"/>
              <w:rPr>
                <w:lang w:val="en-AU"/>
              </w:rPr>
            </w:pPr>
            <w:r w:rsidRPr="00FF3077">
              <w:rPr>
                <w:lang w:val="en-AU"/>
              </w:rPr>
              <w:t xml:space="preserve">Data </w:t>
            </w:r>
          </w:p>
        </w:tc>
        <w:tc>
          <w:tcPr>
            <w:tcW w:w="2962" w:type="dxa"/>
          </w:tcPr>
          <w:p w14:paraId="1C274FDF" w14:textId="77777777" w:rsidR="00322457" w:rsidRPr="00FF3077" w:rsidRDefault="00322457" w:rsidP="002777BE">
            <w:pPr>
              <w:cnfStyle w:val="100000000000" w:firstRow="1" w:lastRow="0" w:firstColumn="0" w:lastColumn="0" w:oddVBand="0" w:evenVBand="0" w:oddHBand="0" w:evenHBand="0" w:firstRowFirstColumn="0" w:firstRowLastColumn="0" w:lastRowFirstColumn="0" w:lastRowLastColumn="0"/>
              <w:rPr>
                <w:lang w:val="en-AU"/>
              </w:rPr>
            </w:pPr>
            <w:r w:rsidRPr="00FF3077">
              <w:rPr>
                <w:lang w:val="en-AU"/>
              </w:rPr>
              <w:t>Data Type</w:t>
            </w:r>
          </w:p>
        </w:tc>
      </w:tr>
      <w:tr w:rsidR="00322457" w:rsidRPr="00FF3077" w14:paraId="56F81816" w14:textId="77777777" w:rsidTr="002777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70" w:type="dxa"/>
          </w:tcPr>
          <w:p w14:paraId="653C71CE" w14:textId="77777777" w:rsidR="00322457" w:rsidRPr="00FF3077" w:rsidRDefault="00322457" w:rsidP="002777BE">
            <w:pPr>
              <w:jc w:val="both"/>
              <w:rPr>
                <w:b w:val="0"/>
                <w:lang w:val="en-AU"/>
              </w:rPr>
            </w:pPr>
            <w:r w:rsidRPr="00FF3077">
              <w:rPr>
                <w:b w:val="0"/>
                <w:lang w:val="en-AU"/>
              </w:rPr>
              <w:t>Sample characteristics:</w:t>
            </w:r>
          </w:p>
          <w:p w14:paraId="5AE6CA05" w14:textId="77777777" w:rsidR="00322457" w:rsidRPr="00FF3077" w:rsidRDefault="00322457" w:rsidP="002777BE">
            <w:pPr>
              <w:pStyle w:val="ListParagraph"/>
              <w:numPr>
                <w:ilvl w:val="0"/>
                <w:numId w:val="5"/>
              </w:numPr>
              <w:spacing w:after="0" w:line="240" w:lineRule="auto"/>
              <w:ind w:left="454"/>
              <w:jc w:val="both"/>
              <w:rPr>
                <w:b w:val="0"/>
              </w:rPr>
            </w:pPr>
            <w:r w:rsidRPr="00FF3077">
              <w:rPr>
                <w:b w:val="0"/>
              </w:rPr>
              <w:t>Age group</w:t>
            </w:r>
          </w:p>
          <w:p w14:paraId="62E10804" w14:textId="77777777" w:rsidR="00322457" w:rsidRPr="00FF3077" w:rsidRDefault="00322457" w:rsidP="002777BE">
            <w:pPr>
              <w:pStyle w:val="ListParagraph"/>
              <w:numPr>
                <w:ilvl w:val="0"/>
                <w:numId w:val="5"/>
              </w:numPr>
              <w:spacing w:after="0" w:line="240" w:lineRule="auto"/>
              <w:ind w:left="454"/>
              <w:jc w:val="both"/>
              <w:rPr>
                <w:b w:val="0"/>
              </w:rPr>
            </w:pPr>
            <w:r w:rsidRPr="00FF3077">
              <w:rPr>
                <w:b w:val="0"/>
              </w:rPr>
              <w:t>Gender</w:t>
            </w:r>
            <w:r w:rsidRPr="00FF3077">
              <w:rPr>
                <w:b w:val="0"/>
              </w:rPr>
              <w:tab/>
            </w:r>
            <w:r w:rsidRPr="00FF3077">
              <w:rPr>
                <w:b w:val="0"/>
              </w:rPr>
              <w:tab/>
            </w:r>
            <w:r w:rsidRPr="00FF3077">
              <w:rPr>
                <w:b w:val="0"/>
              </w:rPr>
              <w:tab/>
            </w:r>
          </w:p>
          <w:p w14:paraId="6DFD785D" w14:textId="77777777" w:rsidR="00322457" w:rsidRPr="00FF3077" w:rsidRDefault="00322457" w:rsidP="002777BE">
            <w:pPr>
              <w:pStyle w:val="ListParagraph"/>
              <w:numPr>
                <w:ilvl w:val="0"/>
                <w:numId w:val="5"/>
              </w:numPr>
              <w:spacing w:after="0" w:line="240" w:lineRule="auto"/>
              <w:ind w:left="454"/>
              <w:jc w:val="both"/>
              <w:rPr>
                <w:b w:val="0"/>
              </w:rPr>
            </w:pPr>
            <w:r w:rsidRPr="00FF3077">
              <w:rPr>
                <w:b w:val="0"/>
              </w:rPr>
              <w:t>Centre/work location</w:t>
            </w:r>
          </w:p>
          <w:p w14:paraId="2FFF6BBE" w14:textId="77777777" w:rsidR="00322457" w:rsidRPr="00FF3077" w:rsidRDefault="00322457" w:rsidP="002777BE">
            <w:pPr>
              <w:pStyle w:val="ListParagraph"/>
              <w:numPr>
                <w:ilvl w:val="0"/>
                <w:numId w:val="5"/>
              </w:numPr>
              <w:spacing w:after="0" w:line="240" w:lineRule="auto"/>
              <w:ind w:left="454"/>
              <w:jc w:val="both"/>
              <w:rPr>
                <w:b w:val="0"/>
              </w:rPr>
            </w:pPr>
            <w:r w:rsidRPr="00FF3077">
              <w:rPr>
                <w:b w:val="0"/>
              </w:rPr>
              <w:t>Length of work time since graduation</w:t>
            </w:r>
            <w:r w:rsidRPr="00FF3077">
              <w:rPr>
                <w:b w:val="0"/>
              </w:rPr>
              <w:tab/>
            </w:r>
          </w:p>
          <w:p w14:paraId="74D5177C" w14:textId="77777777" w:rsidR="00322457" w:rsidRPr="00FF3077" w:rsidRDefault="00322457" w:rsidP="002777BE">
            <w:pPr>
              <w:pStyle w:val="ListParagraph"/>
              <w:numPr>
                <w:ilvl w:val="0"/>
                <w:numId w:val="5"/>
              </w:numPr>
              <w:spacing w:after="0" w:line="240" w:lineRule="auto"/>
              <w:ind w:left="454"/>
              <w:jc w:val="both"/>
              <w:rPr>
                <w:b w:val="0"/>
              </w:rPr>
            </w:pPr>
            <w:r w:rsidRPr="00FF3077">
              <w:rPr>
                <w:b w:val="0"/>
              </w:rPr>
              <w:t>Educational background (what and where):</w:t>
            </w:r>
          </w:p>
          <w:p w14:paraId="2DF2EA7B" w14:textId="77777777" w:rsidR="00322457" w:rsidRPr="00FF3077" w:rsidRDefault="00322457" w:rsidP="002777BE">
            <w:pPr>
              <w:pStyle w:val="ListParagraph"/>
              <w:numPr>
                <w:ilvl w:val="1"/>
                <w:numId w:val="5"/>
              </w:numPr>
              <w:spacing w:after="0" w:line="240" w:lineRule="auto"/>
              <w:ind w:left="1021"/>
              <w:jc w:val="both"/>
              <w:rPr>
                <w:b w:val="0"/>
              </w:rPr>
            </w:pPr>
            <w:r w:rsidRPr="00FF3077">
              <w:rPr>
                <w:b w:val="0"/>
              </w:rPr>
              <w:t>Specialist in Forensic Medicine</w:t>
            </w:r>
          </w:p>
          <w:p w14:paraId="5B1A4307" w14:textId="77777777" w:rsidR="00322457" w:rsidRPr="00FF3077" w:rsidRDefault="00322457" w:rsidP="002777BE">
            <w:pPr>
              <w:pStyle w:val="ListParagraph"/>
              <w:numPr>
                <w:ilvl w:val="1"/>
                <w:numId w:val="5"/>
              </w:numPr>
              <w:spacing w:after="0" w:line="240" w:lineRule="auto"/>
              <w:ind w:left="1021"/>
              <w:jc w:val="both"/>
              <w:rPr>
                <w:b w:val="0"/>
              </w:rPr>
            </w:pPr>
            <w:r w:rsidRPr="00FF3077">
              <w:rPr>
                <w:b w:val="0"/>
              </w:rPr>
              <w:t>Relevant additional education</w:t>
            </w:r>
          </w:p>
        </w:tc>
        <w:tc>
          <w:tcPr>
            <w:tcW w:w="2962" w:type="dxa"/>
          </w:tcPr>
          <w:p w14:paraId="198A5549" w14:textId="77777777" w:rsidR="00322457" w:rsidRPr="00FF3077" w:rsidRDefault="00322457" w:rsidP="002777BE">
            <w:pPr>
              <w:cnfStyle w:val="000000100000" w:firstRow="0" w:lastRow="0" w:firstColumn="0" w:lastColumn="0" w:oddVBand="0" w:evenVBand="0" w:oddHBand="1" w:evenHBand="0" w:firstRowFirstColumn="0" w:firstRowLastColumn="0" w:lastRowFirstColumn="0" w:lastRowLastColumn="0"/>
              <w:rPr>
                <w:lang w:val="en-AU"/>
              </w:rPr>
            </w:pPr>
          </w:p>
          <w:p w14:paraId="6AF6A104" w14:textId="77777777" w:rsidR="00322457" w:rsidRPr="00FF3077" w:rsidRDefault="00322457" w:rsidP="002777BE">
            <w:pPr>
              <w:pStyle w:val="ListParagraph"/>
              <w:numPr>
                <w:ilvl w:val="0"/>
                <w:numId w:val="9"/>
              </w:numPr>
              <w:spacing w:after="0" w:line="240" w:lineRule="auto"/>
              <w:cnfStyle w:val="000000100000" w:firstRow="0" w:lastRow="0" w:firstColumn="0" w:lastColumn="0" w:oddVBand="0" w:evenVBand="0" w:oddHBand="1" w:evenHBand="0" w:firstRowFirstColumn="0" w:firstRowLastColumn="0" w:lastRowFirstColumn="0" w:lastRowLastColumn="0"/>
            </w:pPr>
            <w:r w:rsidRPr="00FF3077">
              <w:t xml:space="preserve">Ordinal </w:t>
            </w:r>
          </w:p>
          <w:p w14:paraId="128C0BF2" w14:textId="77777777" w:rsidR="00322457" w:rsidRPr="00FF3077" w:rsidRDefault="00322457" w:rsidP="002777BE">
            <w:pPr>
              <w:pStyle w:val="ListParagraph"/>
              <w:numPr>
                <w:ilvl w:val="0"/>
                <w:numId w:val="9"/>
              </w:numPr>
              <w:spacing w:after="0" w:line="240" w:lineRule="auto"/>
              <w:cnfStyle w:val="000000100000" w:firstRow="0" w:lastRow="0" w:firstColumn="0" w:lastColumn="0" w:oddVBand="0" w:evenVBand="0" w:oddHBand="1" w:evenHBand="0" w:firstRowFirstColumn="0" w:firstRowLastColumn="0" w:lastRowFirstColumn="0" w:lastRowLastColumn="0"/>
            </w:pPr>
            <w:r w:rsidRPr="00FF3077">
              <w:t xml:space="preserve">Nominal </w:t>
            </w:r>
          </w:p>
          <w:p w14:paraId="21B2EF33" w14:textId="77777777" w:rsidR="00322457" w:rsidRPr="00FF3077" w:rsidRDefault="00322457" w:rsidP="002777BE">
            <w:pPr>
              <w:pStyle w:val="ListParagraph"/>
              <w:numPr>
                <w:ilvl w:val="0"/>
                <w:numId w:val="9"/>
              </w:numPr>
              <w:spacing w:after="0" w:line="240" w:lineRule="auto"/>
              <w:cnfStyle w:val="000000100000" w:firstRow="0" w:lastRow="0" w:firstColumn="0" w:lastColumn="0" w:oddVBand="0" w:evenVBand="0" w:oddHBand="1" w:evenHBand="0" w:firstRowFirstColumn="0" w:firstRowLastColumn="0" w:lastRowFirstColumn="0" w:lastRowLastColumn="0"/>
            </w:pPr>
            <w:r w:rsidRPr="00FF3077">
              <w:t xml:space="preserve">Nominal </w:t>
            </w:r>
          </w:p>
          <w:p w14:paraId="688F386A" w14:textId="77777777" w:rsidR="00322457" w:rsidRPr="00FF3077" w:rsidRDefault="00322457" w:rsidP="002777BE">
            <w:pPr>
              <w:pStyle w:val="ListParagraph"/>
              <w:numPr>
                <w:ilvl w:val="0"/>
                <w:numId w:val="9"/>
              </w:numPr>
              <w:spacing w:after="0" w:line="240" w:lineRule="auto"/>
              <w:cnfStyle w:val="000000100000" w:firstRow="0" w:lastRow="0" w:firstColumn="0" w:lastColumn="0" w:oddVBand="0" w:evenVBand="0" w:oddHBand="1" w:evenHBand="0" w:firstRowFirstColumn="0" w:firstRowLastColumn="0" w:lastRowFirstColumn="0" w:lastRowLastColumn="0"/>
            </w:pPr>
            <w:r w:rsidRPr="00FF3077">
              <w:t xml:space="preserve">Numeric </w:t>
            </w:r>
          </w:p>
          <w:p w14:paraId="59741FE2" w14:textId="77777777" w:rsidR="00322457" w:rsidRPr="00FF3077" w:rsidRDefault="00322457" w:rsidP="002777BE">
            <w:pPr>
              <w:pStyle w:val="ListParagraph"/>
              <w:numPr>
                <w:ilvl w:val="0"/>
                <w:numId w:val="9"/>
              </w:numPr>
              <w:spacing w:after="0" w:line="240" w:lineRule="auto"/>
              <w:cnfStyle w:val="000000100000" w:firstRow="0" w:lastRow="0" w:firstColumn="0" w:lastColumn="0" w:oddVBand="0" w:evenVBand="0" w:oddHBand="1" w:evenHBand="0" w:firstRowFirstColumn="0" w:firstRowLastColumn="0" w:lastRowFirstColumn="0" w:lastRowLastColumn="0"/>
            </w:pPr>
            <w:r w:rsidRPr="00FF3077">
              <w:t xml:space="preserve">Nominal </w:t>
            </w:r>
          </w:p>
        </w:tc>
      </w:tr>
      <w:tr w:rsidR="00322457" w:rsidRPr="00FF3077" w14:paraId="17AB55DE" w14:textId="77777777" w:rsidTr="002777BE">
        <w:trPr>
          <w:jc w:val="center"/>
        </w:trPr>
        <w:tc>
          <w:tcPr>
            <w:cnfStyle w:val="001000000000" w:firstRow="0" w:lastRow="0" w:firstColumn="1" w:lastColumn="0" w:oddVBand="0" w:evenVBand="0" w:oddHBand="0" w:evenHBand="0" w:firstRowFirstColumn="0" w:firstRowLastColumn="0" w:lastRowFirstColumn="0" w:lastRowLastColumn="0"/>
            <w:tcW w:w="4670" w:type="dxa"/>
          </w:tcPr>
          <w:p w14:paraId="06C0EEEB" w14:textId="77777777" w:rsidR="00322457" w:rsidRPr="00FF3077" w:rsidRDefault="00322457" w:rsidP="002777BE">
            <w:pPr>
              <w:jc w:val="both"/>
              <w:rPr>
                <w:b w:val="0"/>
                <w:lang w:val="en-AU"/>
              </w:rPr>
            </w:pPr>
            <w:r w:rsidRPr="00FF3077">
              <w:rPr>
                <w:b w:val="0"/>
                <w:lang w:val="en-AU"/>
              </w:rPr>
              <w:t>Case-load:</w:t>
            </w:r>
          </w:p>
          <w:p w14:paraId="329A6891" w14:textId="77777777" w:rsidR="00322457" w:rsidRPr="00FF3077" w:rsidRDefault="00322457" w:rsidP="002777BE">
            <w:pPr>
              <w:pStyle w:val="ListParagraph"/>
              <w:numPr>
                <w:ilvl w:val="0"/>
                <w:numId w:val="6"/>
              </w:numPr>
              <w:spacing w:after="0" w:line="240" w:lineRule="auto"/>
              <w:jc w:val="both"/>
              <w:rPr>
                <w:b w:val="0"/>
              </w:rPr>
            </w:pPr>
            <w:r w:rsidRPr="00FF3077">
              <w:rPr>
                <w:b w:val="0"/>
              </w:rPr>
              <w:t>Per year (average)</w:t>
            </w:r>
          </w:p>
          <w:p w14:paraId="68AA492E" w14:textId="77777777" w:rsidR="00322457" w:rsidRPr="00FF3077" w:rsidRDefault="00322457" w:rsidP="002777BE">
            <w:pPr>
              <w:pStyle w:val="ListParagraph"/>
              <w:numPr>
                <w:ilvl w:val="0"/>
                <w:numId w:val="6"/>
              </w:numPr>
              <w:spacing w:after="0" w:line="240" w:lineRule="auto"/>
              <w:jc w:val="both"/>
              <w:rPr>
                <w:b w:val="0"/>
              </w:rPr>
            </w:pPr>
            <w:r w:rsidRPr="00FF3077">
              <w:rPr>
                <w:b w:val="0"/>
              </w:rPr>
              <w:t>Total</w:t>
            </w:r>
          </w:p>
        </w:tc>
        <w:tc>
          <w:tcPr>
            <w:tcW w:w="2962" w:type="dxa"/>
          </w:tcPr>
          <w:p w14:paraId="67C666FD"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lang w:val="en-AU"/>
              </w:rPr>
            </w:pPr>
            <w:r w:rsidRPr="00FF3077">
              <w:rPr>
                <w:lang w:val="en-AU"/>
              </w:rPr>
              <w:t xml:space="preserve">Numeric </w:t>
            </w:r>
          </w:p>
          <w:p w14:paraId="4169ECB9"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lang w:val="en-AU"/>
              </w:rPr>
            </w:pPr>
          </w:p>
        </w:tc>
      </w:tr>
      <w:tr w:rsidR="00322457" w:rsidRPr="00FF3077" w14:paraId="182EF444" w14:textId="77777777" w:rsidTr="002777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70" w:type="dxa"/>
          </w:tcPr>
          <w:p w14:paraId="2309E544" w14:textId="77777777" w:rsidR="00322457" w:rsidRPr="00FF3077" w:rsidRDefault="00322457" w:rsidP="002777BE">
            <w:pPr>
              <w:jc w:val="both"/>
              <w:rPr>
                <w:b w:val="0"/>
                <w:lang w:val="en-AU"/>
              </w:rPr>
            </w:pPr>
            <w:r w:rsidRPr="00FF3077">
              <w:rPr>
                <w:b w:val="0"/>
                <w:lang w:val="en-AU"/>
              </w:rPr>
              <w:t>Case-types:</w:t>
            </w:r>
          </w:p>
          <w:p w14:paraId="4DAD1D58" w14:textId="77777777" w:rsidR="00322457" w:rsidRPr="00FF3077" w:rsidRDefault="00322457" w:rsidP="002777BE">
            <w:pPr>
              <w:pStyle w:val="ListParagraph"/>
              <w:numPr>
                <w:ilvl w:val="0"/>
                <w:numId w:val="7"/>
              </w:numPr>
              <w:spacing w:after="0" w:line="240" w:lineRule="auto"/>
              <w:jc w:val="both"/>
              <w:rPr>
                <w:b w:val="0"/>
              </w:rPr>
            </w:pPr>
            <w:r w:rsidRPr="00FF3077">
              <w:rPr>
                <w:b w:val="0"/>
              </w:rPr>
              <w:t>Traffic-related trauma</w:t>
            </w:r>
          </w:p>
          <w:p w14:paraId="054BA94A" w14:textId="77777777" w:rsidR="00322457" w:rsidRPr="00FF3077" w:rsidRDefault="00322457" w:rsidP="002777BE">
            <w:pPr>
              <w:pStyle w:val="ListParagraph"/>
              <w:numPr>
                <w:ilvl w:val="0"/>
                <w:numId w:val="7"/>
              </w:numPr>
              <w:spacing w:after="0" w:line="240" w:lineRule="auto"/>
              <w:jc w:val="both"/>
              <w:rPr>
                <w:b w:val="0"/>
              </w:rPr>
            </w:pPr>
            <w:r w:rsidRPr="00FF3077">
              <w:rPr>
                <w:b w:val="0"/>
              </w:rPr>
              <w:t>Homicide</w:t>
            </w:r>
          </w:p>
          <w:p w14:paraId="42AA3A13" w14:textId="77777777" w:rsidR="00322457" w:rsidRPr="00FF3077" w:rsidRDefault="00322457" w:rsidP="002777BE">
            <w:pPr>
              <w:pStyle w:val="ListParagraph"/>
              <w:numPr>
                <w:ilvl w:val="0"/>
                <w:numId w:val="7"/>
              </w:numPr>
              <w:spacing w:after="0" w:line="240" w:lineRule="auto"/>
              <w:jc w:val="both"/>
              <w:rPr>
                <w:b w:val="0"/>
              </w:rPr>
            </w:pPr>
            <w:r w:rsidRPr="00FF3077">
              <w:rPr>
                <w:b w:val="0"/>
              </w:rPr>
              <w:t>Suicide</w:t>
            </w:r>
          </w:p>
          <w:p w14:paraId="1782BB9A" w14:textId="77777777" w:rsidR="00322457" w:rsidRPr="00FF3077" w:rsidRDefault="00322457" w:rsidP="002777BE">
            <w:pPr>
              <w:pStyle w:val="ListParagraph"/>
              <w:numPr>
                <w:ilvl w:val="0"/>
                <w:numId w:val="7"/>
              </w:numPr>
              <w:spacing w:after="0" w:line="240" w:lineRule="auto"/>
              <w:jc w:val="both"/>
              <w:rPr>
                <w:b w:val="0"/>
              </w:rPr>
            </w:pPr>
            <w:r w:rsidRPr="00FF3077">
              <w:rPr>
                <w:b w:val="0"/>
              </w:rPr>
              <w:t>Accidental trauma</w:t>
            </w:r>
          </w:p>
          <w:p w14:paraId="0D63CE7A" w14:textId="77777777" w:rsidR="00322457" w:rsidRPr="00FF3077" w:rsidRDefault="00322457" w:rsidP="002777BE">
            <w:pPr>
              <w:pStyle w:val="ListParagraph"/>
              <w:numPr>
                <w:ilvl w:val="0"/>
                <w:numId w:val="7"/>
              </w:numPr>
              <w:spacing w:after="0" w:line="240" w:lineRule="auto"/>
              <w:jc w:val="both"/>
              <w:rPr>
                <w:b w:val="0"/>
              </w:rPr>
            </w:pPr>
            <w:r w:rsidRPr="00FF3077">
              <w:rPr>
                <w:b w:val="0"/>
              </w:rPr>
              <w:t>Natural (sudden) death</w:t>
            </w:r>
          </w:p>
          <w:p w14:paraId="48F4D564" w14:textId="77777777" w:rsidR="00322457" w:rsidRPr="00FF3077" w:rsidRDefault="00322457" w:rsidP="002777BE">
            <w:pPr>
              <w:pStyle w:val="ListParagraph"/>
              <w:numPr>
                <w:ilvl w:val="0"/>
                <w:numId w:val="7"/>
              </w:numPr>
              <w:spacing w:after="0" w:line="240" w:lineRule="auto"/>
              <w:jc w:val="both"/>
              <w:rPr>
                <w:b w:val="0"/>
              </w:rPr>
            </w:pPr>
            <w:r w:rsidRPr="00FF3077">
              <w:rPr>
                <w:b w:val="0"/>
              </w:rPr>
              <w:t>Drug-related</w:t>
            </w:r>
          </w:p>
          <w:p w14:paraId="73AB4A92" w14:textId="77777777" w:rsidR="00322457" w:rsidRPr="00FF3077" w:rsidRDefault="00322457" w:rsidP="002777BE">
            <w:pPr>
              <w:pStyle w:val="ListParagraph"/>
              <w:numPr>
                <w:ilvl w:val="0"/>
                <w:numId w:val="7"/>
              </w:numPr>
              <w:spacing w:after="0" w:line="240" w:lineRule="auto"/>
              <w:jc w:val="both"/>
              <w:rPr>
                <w:b w:val="0"/>
              </w:rPr>
            </w:pPr>
            <w:r w:rsidRPr="00FF3077">
              <w:rPr>
                <w:b w:val="0"/>
              </w:rPr>
              <w:t>Medical negligence</w:t>
            </w:r>
          </w:p>
          <w:p w14:paraId="0D58BCCD" w14:textId="77777777" w:rsidR="00322457" w:rsidRPr="00FF3077" w:rsidRDefault="00322457" w:rsidP="002777BE">
            <w:pPr>
              <w:pStyle w:val="ListParagraph"/>
              <w:numPr>
                <w:ilvl w:val="0"/>
                <w:numId w:val="7"/>
              </w:numPr>
              <w:spacing w:after="0" w:line="240" w:lineRule="auto"/>
              <w:jc w:val="both"/>
              <w:rPr>
                <w:b w:val="0"/>
              </w:rPr>
            </w:pPr>
            <w:r w:rsidRPr="00FF3077">
              <w:rPr>
                <w:b w:val="0"/>
              </w:rPr>
              <w:t>Other</w:t>
            </w:r>
          </w:p>
        </w:tc>
        <w:tc>
          <w:tcPr>
            <w:tcW w:w="2962" w:type="dxa"/>
          </w:tcPr>
          <w:p w14:paraId="204FBE65" w14:textId="77777777" w:rsidR="00322457" w:rsidRPr="00FF3077" w:rsidRDefault="00322457" w:rsidP="002777BE">
            <w:pPr>
              <w:cnfStyle w:val="000000100000" w:firstRow="0" w:lastRow="0" w:firstColumn="0" w:lastColumn="0" w:oddVBand="0" w:evenVBand="0" w:oddHBand="1" w:evenHBand="0" w:firstRowFirstColumn="0" w:firstRowLastColumn="0" w:lastRowFirstColumn="0" w:lastRowLastColumn="0"/>
              <w:rPr>
                <w:lang w:val="en-AU"/>
              </w:rPr>
            </w:pPr>
            <w:r w:rsidRPr="00FF3077">
              <w:rPr>
                <w:lang w:val="en-AU"/>
              </w:rPr>
              <w:t xml:space="preserve">Nominal </w:t>
            </w:r>
          </w:p>
          <w:p w14:paraId="2E47EBD4" w14:textId="77777777" w:rsidR="00322457" w:rsidRPr="00FF3077" w:rsidRDefault="00322457" w:rsidP="002777BE">
            <w:pPr>
              <w:cnfStyle w:val="000000100000" w:firstRow="0" w:lastRow="0" w:firstColumn="0" w:lastColumn="0" w:oddVBand="0" w:evenVBand="0" w:oddHBand="1" w:evenHBand="0" w:firstRowFirstColumn="0" w:firstRowLastColumn="0" w:lastRowFirstColumn="0" w:lastRowLastColumn="0"/>
              <w:rPr>
                <w:lang w:val="en-AU"/>
              </w:rPr>
            </w:pPr>
          </w:p>
        </w:tc>
      </w:tr>
      <w:tr w:rsidR="00322457" w:rsidRPr="00FF3077" w14:paraId="058D13C3" w14:textId="77777777" w:rsidTr="002777BE">
        <w:trPr>
          <w:jc w:val="center"/>
        </w:trPr>
        <w:tc>
          <w:tcPr>
            <w:cnfStyle w:val="001000000000" w:firstRow="0" w:lastRow="0" w:firstColumn="1" w:lastColumn="0" w:oddVBand="0" w:evenVBand="0" w:oddHBand="0" w:evenHBand="0" w:firstRowFirstColumn="0" w:firstRowLastColumn="0" w:lastRowFirstColumn="0" w:lastRowLastColumn="0"/>
            <w:tcW w:w="4670" w:type="dxa"/>
          </w:tcPr>
          <w:p w14:paraId="5C5D9CC8" w14:textId="77777777" w:rsidR="00322457" w:rsidRPr="00FF3077" w:rsidRDefault="00322457" w:rsidP="002777BE">
            <w:pPr>
              <w:jc w:val="both"/>
              <w:rPr>
                <w:b w:val="0"/>
                <w:lang w:val="en-AU"/>
              </w:rPr>
            </w:pPr>
            <w:r w:rsidRPr="00FF3077">
              <w:rPr>
                <w:b w:val="0"/>
                <w:lang w:val="en-AU"/>
              </w:rPr>
              <w:t>Reports formulation methods:</w:t>
            </w:r>
          </w:p>
          <w:p w14:paraId="0E549AD2" w14:textId="77777777" w:rsidR="00322457" w:rsidRPr="00FF3077" w:rsidRDefault="00322457" w:rsidP="002777BE">
            <w:pPr>
              <w:pStyle w:val="ListParagraph"/>
              <w:numPr>
                <w:ilvl w:val="0"/>
                <w:numId w:val="10"/>
              </w:numPr>
              <w:spacing w:after="0" w:line="240" w:lineRule="auto"/>
              <w:jc w:val="both"/>
              <w:rPr>
                <w:b w:val="0"/>
              </w:rPr>
            </w:pPr>
            <w:r w:rsidRPr="00FF3077">
              <w:rPr>
                <w:b w:val="0"/>
              </w:rPr>
              <w:t>Evidence-based</w:t>
            </w:r>
          </w:p>
          <w:p w14:paraId="5EC42EEC" w14:textId="77777777" w:rsidR="00322457" w:rsidRPr="00FF3077" w:rsidRDefault="00322457" w:rsidP="002777BE">
            <w:pPr>
              <w:pStyle w:val="ListParagraph"/>
              <w:numPr>
                <w:ilvl w:val="0"/>
                <w:numId w:val="10"/>
              </w:numPr>
              <w:spacing w:after="0" w:line="240" w:lineRule="auto"/>
              <w:jc w:val="both"/>
              <w:rPr>
                <w:b w:val="0"/>
              </w:rPr>
            </w:pPr>
            <w:r w:rsidRPr="00FF3077">
              <w:rPr>
                <w:b w:val="0"/>
              </w:rPr>
              <w:t>Experience-based</w:t>
            </w:r>
          </w:p>
          <w:p w14:paraId="2748FC43" w14:textId="77777777" w:rsidR="00322457" w:rsidRPr="00FF3077" w:rsidRDefault="00322457" w:rsidP="002777BE">
            <w:pPr>
              <w:pStyle w:val="ListParagraph"/>
              <w:numPr>
                <w:ilvl w:val="0"/>
                <w:numId w:val="10"/>
              </w:numPr>
              <w:spacing w:after="0" w:line="240" w:lineRule="auto"/>
              <w:jc w:val="both"/>
              <w:rPr>
                <w:b w:val="0"/>
              </w:rPr>
            </w:pPr>
            <w:r w:rsidRPr="00FF3077">
              <w:rPr>
                <w:b w:val="0"/>
              </w:rPr>
              <w:t>Physiologic and pathologic principles-based</w:t>
            </w:r>
          </w:p>
          <w:p w14:paraId="360258BA" w14:textId="77777777" w:rsidR="00322457" w:rsidRPr="00FF3077" w:rsidRDefault="00322457" w:rsidP="002777BE">
            <w:pPr>
              <w:pStyle w:val="ListParagraph"/>
              <w:numPr>
                <w:ilvl w:val="0"/>
                <w:numId w:val="10"/>
              </w:numPr>
              <w:spacing w:after="0" w:line="240" w:lineRule="auto"/>
              <w:jc w:val="both"/>
              <w:rPr>
                <w:b w:val="0"/>
              </w:rPr>
            </w:pPr>
            <w:r w:rsidRPr="00FF3077">
              <w:rPr>
                <w:b w:val="0"/>
              </w:rPr>
              <w:t>Common sense</w:t>
            </w:r>
          </w:p>
          <w:p w14:paraId="1312AEDD" w14:textId="77777777" w:rsidR="00322457" w:rsidRPr="00FF3077" w:rsidRDefault="00322457" w:rsidP="002777BE">
            <w:pPr>
              <w:pStyle w:val="ListParagraph"/>
              <w:numPr>
                <w:ilvl w:val="0"/>
                <w:numId w:val="10"/>
              </w:numPr>
              <w:spacing w:after="0" w:line="240" w:lineRule="auto"/>
              <w:jc w:val="both"/>
              <w:rPr>
                <w:b w:val="0"/>
              </w:rPr>
            </w:pPr>
            <w:r w:rsidRPr="00FF3077">
              <w:rPr>
                <w:b w:val="0"/>
              </w:rPr>
              <w:t xml:space="preserve">A combination of methods </w:t>
            </w:r>
          </w:p>
          <w:p w14:paraId="4ECB1F36" w14:textId="77777777" w:rsidR="00322457" w:rsidRPr="00FF3077" w:rsidRDefault="00322457" w:rsidP="002777BE">
            <w:pPr>
              <w:pStyle w:val="ListParagraph"/>
              <w:numPr>
                <w:ilvl w:val="0"/>
                <w:numId w:val="10"/>
              </w:numPr>
              <w:spacing w:after="0" w:line="240" w:lineRule="auto"/>
              <w:jc w:val="both"/>
            </w:pPr>
            <w:r w:rsidRPr="00FF3077">
              <w:rPr>
                <w:b w:val="0"/>
              </w:rPr>
              <w:t xml:space="preserve">Others </w:t>
            </w:r>
            <w:r w:rsidRPr="00FF3077">
              <w:tab/>
            </w:r>
            <w:r w:rsidRPr="00FF3077">
              <w:tab/>
            </w:r>
            <w:r w:rsidRPr="00FF3077">
              <w:tab/>
            </w:r>
            <w:r w:rsidRPr="00FF3077">
              <w:tab/>
            </w:r>
            <w:r w:rsidRPr="00FF3077">
              <w:tab/>
            </w:r>
          </w:p>
        </w:tc>
        <w:tc>
          <w:tcPr>
            <w:tcW w:w="2962" w:type="dxa"/>
          </w:tcPr>
          <w:p w14:paraId="61794D08"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lang w:val="en-AU"/>
              </w:rPr>
            </w:pPr>
            <w:r w:rsidRPr="00FF3077">
              <w:rPr>
                <w:lang w:val="en-AU"/>
              </w:rPr>
              <w:t xml:space="preserve">Nominal </w:t>
            </w:r>
          </w:p>
        </w:tc>
      </w:tr>
      <w:tr w:rsidR="00322457" w:rsidRPr="00FF3077" w14:paraId="37972640" w14:textId="77777777" w:rsidTr="002777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70" w:type="dxa"/>
          </w:tcPr>
          <w:p w14:paraId="103BC9E1" w14:textId="77777777" w:rsidR="00322457" w:rsidRPr="00FF3077" w:rsidRDefault="00322457" w:rsidP="002777BE">
            <w:pPr>
              <w:jc w:val="both"/>
              <w:rPr>
                <w:b w:val="0"/>
                <w:lang w:val="en-AU"/>
              </w:rPr>
            </w:pPr>
            <w:r w:rsidRPr="00FF3077">
              <w:rPr>
                <w:b w:val="0"/>
                <w:lang w:val="en-AU"/>
              </w:rPr>
              <w:t xml:space="preserve">Description of steps commonly used in formulating reports (based on vignettes) </w:t>
            </w:r>
          </w:p>
        </w:tc>
        <w:tc>
          <w:tcPr>
            <w:tcW w:w="2962" w:type="dxa"/>
          </w:tcPr>
          <w:p w14:paraId="60BC6C64" w14:textId="77777777" w:rsidR="00322457" w:rsidRPr="00FF3077" w:rsidRDefault="00322457" w:rsidP="002777BE">
            <w:pPr>
              <w:cnfStyle w:val="000000100000" w:firstRow="0" w:lastRow="0" w:firstColumn="0" w:lastColumn="0" w:oddVBand="0" w:evenVBand="0" w:oddHBand="1" w:evenHBand="0" w:firstRowFirstColumn="0" w:firstRowLastColumn="0" w:lastRowFirstColumn="0" w:lastRowLastColumn="0"/>
              <w:rPr>
                <w:lang w:val="en-AU"/>
              </w:rPr>
            </w:pPr>
            <w:r w:rsidRPr="00FF3077">
              <w:rPr>
                <w:lang w:val="en-AU"/>
              </w:rPr>
              <w:t xml:space="preserve">Text </w:t>
            </w:r>
          </w:p>
        </w:tc>
      </w:tr>
      <w:tr w:rsidR="00322457" w:rsidRPr="00FF3077" w14:paraId="62950B49" w14:textId="77777777" w:rsidTr="002777BE">
        <w:trPr>
          <w:jc w:val="center"/>
        </w:trPr>
        <w:tc>
          <w:tcPr>
            <w:cnfStyle w:val="001000000000" w:firstRow="0" w:lastRow="0" w:firstColumn="1" w:lastColumn="0" w:oddVBand="0" w:evenVBand="0" w:oddHBand="0" w:evenHBand="0" w:firstRowFirstColumn="0" w:firstRowLastColumn="0" w:lastRowFirstColumn="0" w:lastRowLastColumn="0"/>
            <w:tcW w:w="4670" w:type="dxa"/>
          </w:tcPr>
          <w:p w14:paraId="3CA32AA2" w14:textId="77777777" w:rsidR="00322457" w:rsidRPr="00FF3077" w:rsidRDefault="00322457" w:rsidP="002777BE">
            <w:pPr>
              <w:jc w:val="both"/>
              <w:rPr>
                <w:b w:val="0"/>
                <w:lang w:val="en-AU"/>
              </w:rPr>
            </w:pPr>
            <w:r w:rsidRPr="00FF3077">
              <w:rPr>
                <w:b w:val="0"/>
                <w:lang w:val="en-AU"/>
              </w:rPr>
              <w:t>Use of data sources:</w:t>
            </w:r>
          </w:p>
          <w:p w14:paraId="5AA76A55" w14:textId="77777777" w:rsidR="00322457" w:rsidRPr="00FF3077" w:rsidRDefault="00322457" w:rsidP="002777BE">
            <w:pPr>
              <w:pStyle w:val="ListParagraph"/>
              <w:numPr>
                <w:ilvl w:val="0"/>
                <w:numId w:val="11"/>
              </w:numPr>
              <w:spacing w:after="0" w:line="240" w:lineRule="auto"/>
              <w:jc w:val="both"/>
              <w:rPr>
                <w:b w:val="0"/>
              </w:rPr>
            </w:pPr>
            <w:r w:rsidRPr="00FF3077">
              <w:rPr>
                <w:b w:val="0"/>
              </w:rPr>
              <w:t xml:space="preserve">Always </w:t>
            </w:r>
          </w:p>
          <w:p w14:paraId="63A724C8" w14:textId="77777777" w:rsidR="00322457" w:rsidRPr="00FF3077" w:rsidRDefault="00322457" w:rsidP="002777BE">
            <w:pPr>
              <w:pStyle w:val="ListParagraph"/>
              <w:numPr>
                <w:ilvl w:val="0"/>
                <w:numId w:val="11"/>
              </w:numPr>
              <w:spacing w:after="0" w:line="240" w:lineRule="auto"/>
              <w:jc w:val="both"/>
              <w:rPr>
                <w:b w:val="0"/>
              </w:rPr>
            </w:pPr>
            <w:r w:rsidRPr="00FF3077">
              <w:rPr>
                <w:b w:val="0"/>
              </w:rPr>
              <w:t xml:space="preserve">Often </w:t>
            </w:r>
          </w:p>
          <w:p w14:paraId="1E3AE7B2" w14:textId="77777777" w:rsidR="00322457" w:rsidRPr="00FF3077" w:rsidRDefault="00322457" w:rsidP="002777BE">
            <w:pPr>
              <w:pStyle w:val="ListParagraph"/>
              <w:numPr>
                <w:ilvl w:val="0"/>
                <w:numId w:val="11"/>
              </w:numPr>
              <w:spacing w:after="0" w:line="240" w:lineRule="auto"/>
              <w:jc w:val="both"/>
              <w:rPr>
                <w:b w:val="0"/>
              </w:rPr>
            </w:pPr>
            <w:r w:rsidRPr="00FF3077">
              <w:rPr>
                <w:b w:val="0"/>
              </w:rPr>
              <w:t>Sometimes</w:t>
            </w:r>
          </w:p>
          <w:p w14:paraId="54D765BD" w14:textId="77777777" w:rsidR="00322457" w:rsidRPr="00FF3077" w:rsidRDefault="00322457" w:rsidP="002777BE">
            <w:pPr>
              <w:pStyle w:val="ListParagraph"/>
              <w:numPr>
                <w:ilvl w:val="0"/>
                <w:numId w:val="11"/>
              </w:numPr>
              <w:spacing w:after="0" w:line="240" w:lineRule="auto"/>
              <w:jc w:val="both"/>
              <w:rPr>
                <w:b w:val="0"/>
              </w:rPr>
            </w:pPr>
            <w:r w:rsidRPr="00FF3077">
              <w:rPr>
                <w:b w:val="0"/>
              </w:rPr>
              <w:t xml:space="preserve">Rarely </w:t>
            </w:r>
          </w:p>
          <w:p w14:paraId="6666E7D6" w14:textId="77777777" w:rsidR="00322457" w:rsidRPr="00FF3077" w:rsidRDefault="00322457" w:rsidP="002777BE">
            <w:pPr>
              <w:pStyle w:val="ListParagraph"/>
              <w:numPr>
                <w:ilvl w:val="0"/>
                <w:numId w:val="11"/>
              </w:numPr>
              <w:spacing w:after="0" w:line="240" w:lineRule="auto"/>
              <w:jc w:val="both"/>
            </w:pPr>
            <w:r w:rsidRPr="00FF3077">
              <w:rPr>
                <w:b w:val="0"/>
              </w:rPr>
              <w:t>Never</w:t>
            </w:r>
            <w:r w:rsidRPr="00FF3077">
              <w:t xml:space="preserve">  </w:t>
            </w:r>
          </w:p>
        </w:tc>
        <w:tc>
          <w:tcPr>
            <w:tcW w:w="2962" w:type="dxa"/>
          </w:tcPr>
          <w:p w14:paraId="14D8F754"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lang w:val="en-AU"/>
              </w:rPr>
            </w:pPr>
            <w:r w:rsidRPr="00FF3077">
              <w:rPr>
                <w:lang w:val="en-AU"/>
              </w:rPr>
              <w:t xml:space="preserve">Nominal </w:t>
            </w:r>
          </w:p>
        </w:tc>
      </w:tr>
      <w:tr w:rsidR="00322457" w:rsidRPr="00FF3077" w14:paraId="4333F206" w14:textId="77777777" w:rsidTr="002777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70" w:type="dxa"/>
          </w:tcPr>
          <w:p w14:paraId="0ADECB16" w14:textId="77777777" w:rsidR="00322457" w:rsidRPr="00FF3077" w:rsidRDefault="00322457" w:rsidP="002777BE">
            <w:pPr>
              <w:jc w:val="both"/>
              <w:rPr>
                <w:b w:val="0"/>
                <w:lang w:val="en-AU"/>
              </w:rPr>
            </w:pPr>
            <w:r w:rsidRPr="00FF3077">
              <w:rPr>
                <w:b w:val="0"/>
                <w:lang w:val="en-AU"/>
              </w:rPr>
              <w:t>Data sources:</w:t>
            </w:r>
          </w:p>
          <w:p w14:paraId="5CD239A9" w14:textId="77777777" w:rsidR="00F478EC" w:rsidRPr="00FF3077" w:rsidRDefault="00F478EC" w:rsidP="00F478EC">
            <w:pPr>
              <w:pStyle w:val="ListParagraph"/>
              <w:numPr>
                <w:ilvl w:val="0"/>
                <w:numId w:val="8"/>
              </w:numPr>
              <w:spacing w:after="0" w:line="240" w:lineRule="auto"/>
              <w:jc w:val="both"/>
              <w:rPr>
                <w:b w:val="0"/>
              </w:rPr>
            </w:pPr>
            <w:r w:rsidRPr="00FF3077">
              <w:rPr>
                <w:b w:val="0"/>
              </w:rPr>
              <w:t>Published literature</w:t>
            </w:r>
          </w:p>
          <w:p w14:paraId="07FAE53C" w14:textId="77777777" w:rsidR="00F478EC" w:rsidRPr="00FF3077" w:rsidRDefault="00F478EC" w:rsidP="00F478EC">
            <w:pPr>
              <w:pStyle w:val="ListParagraph"/>
              <w:numPr>
                <w:ilvl w:val="0"/>
                <w:numId w:val="8"/>
              </w:numPr>
              <w:spacing w:after="0" w:line="240" w:lineRule="auto"/>
              <w:jc w:val="both"/>
              <w:rPr>
                <w:b w:val="0"/>
              </w:rPr>
            </w:pPr>
            <w:r w:rsidRPr="00FF3077">
              <w:rPr>
                <w:b w:val="0"/>
              </w:rPr>
              <w:t>Epidemiological databases</w:t>
            </w:r>
          </w:p>
          <w:p w14:paraId="3F38E44C" w14:textId="77777777" w:rsidR="00F478EC" w:rsidRPr="00FF3077" w:rsidRDefault="00F478EC" w:rsidP="00F478EC">
            <w:pPr>
              <w:pStyle w:val="ListParagraph"/>
              <w:numPr>
                <w:ilvl w:val="0"/>
                <w:numId w:val="8"/>
              </w:numPr>
              <w:spacing w:after="0" w:line="240" w:lineRule="auto"/>
              <w:jc w:val="both"/>
              <w:rPr>
                <w:b w:val="0"/>
              </w:rPr>
            </w:pPr>
            <w:r w:rsidRPr="00FF3077">
              <w:rPr>
                <w:b w:val="0"/>
              </w:rPr>
              <w:t>Institutional databases</w:t>
            </w:r>
          </w:p>
          <w:p w14:paraId="2C863F10" w14:textId="049B059D" w:rsidR="00322457" w:rsidRPr="00FF3077" w:rsidRDefault="00F478EC" w:rsidP="00F478EC">
            <w:pPr>
              <w:pStyle w:val="ListParagraph"/>
              <w:numPr>
                <w:ilvl w:val="0"/>
                <w:numId w:val="8"/>
              </w:numPr>
              <w:spacing w:after="0" w:line="240" w:lineRule="auto"/>
              <w:jc w:val="both"/>
              <w:rPr>
                <w:b w:val="0"/>
              </w:rPr>
            </w:pPr>
            <w:r w:rsidRPr="00FF3077">
              <w:rPr>
                <w:b w:val="0"/>
              </w:rPr>
              <w:t>Others</w:t>
            </w:r>
          </w:p>
        </w:tc>
        <w:tc>
          <w:tcPr>
            <w:tcW w:w="2962" w:type="dxa"/>
          </w:tcPr>
          <w:p w14:paraId="352E104C" w14:textId="77777777" w:rsidR="00322457" w:rsidRPr="00FF3077" w:rsidRDefault="00322457" w:rsidP="002777BE">
            <w:pPr>
              <w:cnfStyle w:val="000000100000" w:firstRow="0" w:lastRow="0" w:firstColumn="0" w:lastColumn="0" w:oddVBand="0" w:evenVBand="0" w:oddHBand="1" w:evenHBand="0" w:firstRowFirstColumn="0" w:firstRowLastColumn="0" w:lastRowFirstColumn="0" w:lastRowLastColumn="0"/>
              <w:rPr>
                <w:lang w:val="en-AU"/>
              </w:rPr>
            </w:pPr>
            <w:r w:rsidRPr="00FF3077">
              <w:rPr>
                <w:lang w:val="en-AU"/>
              </w:rPr>
              <w:t xml:space="preserve">Text </w:t>
            </w:r>
          </w:p>
        </w:tc>
      </w:tr>
      <w:tr w:rsidR="00322457" w:rsidRPr="00FF3077" w14:paraId="7B9FB7C1" w14:textId="77777777" w:rsidTr="002777BE">
        <w:trPr>
          <w:jc w:val="center"/>
        </w:trPr>
        <w:tc>
          <w:tcPr>
            <w:cnfStyle w:val="001000000000" w:firstRow="0" w:lastRow="0" w:firstColumn="1" w:lastColumn="0" w:oddVBand="0" w:evenVBand="0" w:oddHBand="0" w:evenHBand="0" w:firstRowFirstColumn="0" w:firstRowLastColumn="0" w:lastRowFirstColumn="0" w:lastRowLastColumn="0"/>
            <w:tcW w:w="4670" w:type="dxa"/>
          </w:tcPr>
          <w:p w14:paraId="3AD8B5C8" w14:textId="77777777" w:rsidR="00322457" w:rsidRPr="00FF3077" w:rsidRDefault="00322457" w:rsidP="002777BE">
            <w:pPr>
              <w:jc w:val="both"/>
              <w:rPr>
                <w:b w:val="0"/>
                <w:lang w:val="en-AU"/>
              </w:rPr>
            </w:pPr>
            <w:r w:rsidRPr="00FF3077">
              <w:rPr>
                <w:b w:val="0"/>
                <w:lang w:val="en-AU"/>
              </w:rPr>
              <w:t>Strengths of current practice:</w:t>
            </w:r>
          </w:p>
          <w:p w14:paraId="26C29F30" w14:textId="77777777" w:rsidR="00322457" w:rsidRPr="00FF3077" w:rsidRDefault="00322457" w:rsidP="002777BE">
            <w:pPr>
              <w:pStyle w:val="ListParagraph"/>
              <w:numPr>
                <w:ilvl w:val="0"/>
                <w:numId w:val="12"/>
              </w:numPr>
              <w:spacing w:after="0" w:line="240" w:lineRule="auto"/>
              <w:jc w:val="both"/>
              <w:rPr>
                <w:b w:val="0"/>
              </w:rPr>
            </w:pPr>
            <w:r w:rsidRPr="00FF3077">
              <w:rPr>
                <w:b w:val="0"/>
              </w:rPr>
              <w:t>Based on scientific evidence/published literature</w:t>
            </w:r>
          </w:p>
          <w:p w14:paraId="1361ACA3" w14:textId="77777777" w:rsidR="00322457" w:rsidRPr="00FF3077" w:rsidRDefault="00322457" w:rsidP="002777BE">
            <w:pPr>
              <w:pStyle w:val="ListParagraph"/>
              <w:numPr>
                <w:ilvl w:val="0"/>
                <w:numId w:val="12"/>
              </w:numPr>
              <w:spacing w:after="0" w:line="240" w:lineRule="auto"/>
              <w:jc w:val="both"/>
              <w:rPr>
                <w:b w:val="0"/>
              </w:rPr>
            </w:pPr>
            <w:r w:rsidRPr="00FF3077">
              <w:rPr>
                <w:b w:val="0"/>
              </w:rPr>
              <w:t>Based on physical evidence</w:t>
            </w:r>
          </w:p>
          <w:p w14:paraId="2528A589" w14:textId="77777777" w:rsidR="00322457" w:rsidRPr="00FF3077" w:rsidRDefault="00322457" w:rsidP="002777BE">
            <w:pPr>
              <w:pStyle w:val="ListParagraph"/>
              <w:numPr>
                <w:ilvl w:val="0"/>
                <w:numId w:val="12"/>
              </w:numPr>
              <w:spacing w:after="0" w:line="240" w:lineRule="auto"/>
              <w:jc w:val="both"/>
              <w:rPr>
                <w:b w:val="0"/>
              </w:rPr>
            </w:pPr>
            <w:r w:rsidRPr="00FF3077">
              <w:rPr>
                <w:b w:val="0"/>
              </w:rPr>
              <w:t>Based on experience and commonly accepted practices among peers</w:t>
            </w:r>
          </w:p>
          <w:p w14:paraId="236334B7" w14:textId="77777777" w:rsidR="00322457" w:rsidRPr="00FF3077" w:rsidRDefault="00322457" w:rsidP="002777BE">
            <w:pPr>
              <w:pStyle w:val="ListParagraph"/>
              <w:numPr>
                <w:ilvl w:val="0"/>
                <w:numId w:val="12"/>
              </w:numPr>
              <w:spacing w:after="0" w:line="240" w:lineRule="auto"/>
              <w:jc w:val="both"/>
              <w:rPr>
                <w:b w:val="0"/>
              </w:rPr>
            </w:pPr>
            <w:r w:rsidRPr="00FF3077">
              <w:rPr>
                <w:b w:val="0"/>
              </w:rPr>
              <w:t>Logical according to common sense</w:t>
            </w:r>
          </w:p>
          <w:p w14:paraId="2FEA0FF2" w14:textId="77777777" w:rsidR="00322457" w:rsidRPr="00FF3077" w:rsidRDefault="00322457" w:rsidP="002777BE">
            <w:pPr>
              <w:pStyle w:val="ListParagraph"/>
              <w:numPr>
                <w:ilvl w:val="0"/>
                <w:numId w:val="12"/>
              </w:numPr>
              <w:spacing w:after="0" w:line="240" w:lineRule="auto"/>
              <w:jc w:val="both"/>
              <w:rPr>
                <w:b w:val="0"/>
              </w:rPr>
            </w:pPr>
            <w:r w:rsidRPr="00FF3077">
              <w:rPr>
                <w:b w:val="0"/>
              </w:rPr>
              <w:t xml:space="preserve">Accepted by legal fact finders (police investigators, public prosecutors, attorneys, </w:t>
            </w:r>
            <w:proofErr w:type="spellStart"/>
            <w:r w:rsidRPr="00FF3077">
              <w:rPr>
                <w:b w:val="0"/>
              </w:rPr>
              <w:t>etc</w:t>
            </w:r>
            <w:proofErr w:type="spellEnd"/>
            <w:r w:rsidRPr="00FF3077">
              <w:rPr>
                <w:b w:val="0"/>
              </w:rPr>
              <w:t>)</w:t>
            </w:r>
          </w:p>
          <w:p w14:paraId="41728AFC" w14:textId="77777777" w:rsidR="00322457" w:rsidRPr="00FF3077" w:rsidRDefault="00322457" w:rsidP="002777BE">
            <w:pPr>
              <w:pStyle w:val="ListParagraph"/>
              <w:numPr>
                <w:ilvl w:val="0"/>
                <w:numId w:val="12"/>
              </w:numPr>
              <w:spacing w:after="0" w:line="240" w:lineRule="auto"/>
              <w:jc w:val="both"/>
              <w:rPr>
                <w:b w:val="0"/>
              </w:rPr>
            </w:pPr>
            <w:r w:rsidRPr="00FF3077">
              <w:rPr>
                <w:b w:val="0"/>
              </w:rPr>
              <w:t>Admissible in court</w:t>
            </w:r>
          </w:p>
          <w:p w14:paraId="624AB7BE" w14:textId="77777777" w:rsidR="00322457" w:rsidRPr="00FF3077" w:rsidRDefault="00322457" w:rsidP="002777BE">
            <w:pPr>
              <w:pStyle w:val="ListParagraph"/>
              <w:numPr>
                <w:ilvl w:val="0"/>
                <w:numId w:val="12"/>
              </w:numPr>
              <w:spacing w:after="0" w:line="240" w:lineRule="auto"/>
              <w:jc w:val="both"/>
            </w:pPr>
            <w:r w:rsidRPr="00FF3077">
              <w:rPr>
                <w:b w:val="0"/>
              </w:rPr>
              <w:t>Others</w:t>
            </w:r>
            <w:r w:rsidRPr="00FF3077">
              <w:t xml:space="preserve"> </w:t>
            </w:r>
          </w:p>
        </w:tc>
        <w:tc>
          <w:tcPr>
            <w:tcW w:w="2962" w:type="dxa"/>
          </w:tcPr>
          <w:p w14:paraId="6777D7D3"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lang w:val="en-AU"/>
              </w:rPr>
            </w:pPr>
            <w:r w:rsidRPr="00FF3077">
              <w:rPr>
                <w:lang w:val="en-AU"/>
              </w:rPr>
              <w:t xml:space="preserve">Nominal </w:t>
            </w:r>
          </w:p>
        </w:tc>
      </w:tr>
      <w:tr w:rsidR="00322457" w:rsidRPr="00FF3077" w14:paraId="2F341925" w14:textId="77777777" w:rsidTr="002777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70" w:type="dxa"/>
          </w:tcPr>
          <w:p w14:paraId="39595BDA" w14:textId="77777777" w:rsidR="00322457" w:rsidRPr="00FF3077" w:rsidRDefault="00322457" w:rsidP="002777BE">
            <w:pPr>
              <w:jc w:val="both"/>
              <w:rPr>
                <w:b w:val="0"/>
                <w:lang w:val="en-AU"/>
              </w:rPr>
            </w:pPr>
            <w:r w:rsidRPr="00FF3077">
              <w:rPr>
                <w:b w:val="0"/>
                <w:lang w:val="en-AU"/>
              </w:rPr>
              <w:t>Weaknesses of current practice:</w:t>
            </w:r>
          </w:p>
          <w:p w14:paraId="34259409" w14:textId="77777777" w:rsidR="00322457" w:rsidRPr="00FF3077" w:rsidRDefault="00322457" w:rsidP="002777BE">
            <w:pPr>
              <w:pStyle w:val="ListParagraph"/>
              <w:numPr>
                <w:ilvl w:val="0"/>
                <w:numId w:val="13"/>
              </w:numPr>
              <w:spacing w:after="0" w:line="240" w:lineRule="auto"/>
              <w:jc w:val="both"/>
              <w:rPr>
                <w:b w:val="0"/>
              </w:rPr>
            </w:pPr>
            <w:r w:rsidRPr="00FF3077">
              <w:rPr>
                <w:b w:val="0"/>
              </w:rPr>
              <w:t>No standardisation</w:t>
            </w:r>
          </w:p>
          <w:p w14:paraId="20ACEEF2" w14:textId="77777777" w:rsidR="00322457" w:rsidRPr="00FF3077" w:rsidRDefault="00322457" w:rsidP="002777BE">
            <w:pPr>
              <w:pStyle w:val="ListParagraph"/>
              <w:numPr>
                <w:ilvl w:val="0"/>
                <w:numId w:val="13"/>
              </w:numPr>
              <w:spacing w:after="0" w:line="240" w:lineRule="auto"/>
              <w:jc w:val="both"/>
              <w:rPr>
                <w:b w:val="0"/>
              </w:rPr>
            </w:pPr>
            <w:r w:rsidRPr="00FF3077">
              <w:rPr>
                <w:b w:val="0"/>
              </w:rPr>
              <w:t>Variation of methods among peers and/or centres</w:t>
            </w:r>
          </w:p>
          <w:p w14:paraId="25576CF1" w14:textId="77777777" w:rsidR="00322457" w:rsidRPr="00FF3077" w:rsidRDefault="00322457" w:rsidP="002777BE">
            <w:pPr>
              <w:pStyle w:val="ListParagraph"/>
              <w:numPr>
                <w:ilvl w:val="0"/>
                <w:numId w:val="13"/>
              </w:numPr>
              <w:spacing w:after="0" w:line="240" w:lineRule="auto"/>
              <w:jc w:val="both"/>
              <w:rPr>
                <w:b w:val="0"/>
              </w:rPr>
            </w:pPr>
            <w:r w:rsidRPr="00FF3077">
              <w:rPr>
                <w:b w:val="0"/>
              </w:rPr>
              <w:t>Prone to conflicting opinions among peers</w:t>
            </w:r>
          </w:p>
          <w:p w14:paraId="25FB27C7" w14:textId="77777777" w:rsidR="00322457" w:rsidRPr="00FF3077" w:rsidRDefault="00322457" w:rsidP="002777BE">
            <w:pPr>
              <w:pStyle w:val="ListParagraph"/>
              <w:numPr>
                <w:ilvl w:val="0"/>
                <w:numId w:val="13"/>
              </w:numPr>
              <w:spacing w:after="0" w:line="240" w:lineRule="auto"/>
              <w:jc w:val="both"/>
              <w:rPr>
                <w:b w:val="0"/>
              </w:rPr>
            </w:pPr>
            <w:r w:rsidRPr="00FF3077">
              <w:rPr>
                <w:b w:val="0"/>
              </w:rPr>
              <w:t xml:space="preserve">Not accepted by legal fact finders (police investigators, public prosecutors, attorneys, </w:t>
            </w:r>
            <w:proofErr w:type="spellStart"/>
            <w:r w:rsidRPr="00FF3077">
              <w:rPr>
                <w:b w:val="0"/>
              </w:rPr>
              <w:t>etc</w:t>
            </w:r>
            <w:proofErr w:type="spellEnd"/>
            <w:r w:rsidRPr="00FF3077">
              <w:rPr>
                <w:b w:val="0"/>
              </w:rPr>
              <w:t>)</w:t>
            </w:r>
          </w:p>
          <w:p w14:paraId="2F31C90C" w14:textId="77777777" w:rsidR="00322457" w:rsidRPr="00FF3077" w:rsidRDefault="00322457" w:rsidP="002777BE">
            <w:pPr>
              <w:pStyle w:val="ListParagraph"/>
              <w:numPr>
                <w:ilvl w:val="0"/>
                <w:numId w:val="13"/>
              </w:numPr>
              <w:spacing w:after="0" w:line="240" w:lineRule="auto"/>
              <w:jc w:val="both"/>
              <w:rPr>
                <w:b w:val="0"/>
              </w:rPr>
            </w:pPr>
            <w:r w:rsidRPr="00FF3077">
              <w:rPr>
                <w:b w:val="0"/>
              </w:rPr>
              <w:t>Denied admissibility by court</w:t>
            </w:r>
          </w:p>
          <w:p w14:paraId="23FA9D57" w14:textId="77777777" w:rsidR="00322457" w:rsidRPr="00FF3077" w:rsidRDefault="00322457" w:rsidP="002777BE">
            <w:pPr>
              <w:pStyle w:val="ListParagraph"/>
              <w:numPr>
                <w:ilvl w:val="0"/>
                <w:numId w:val="13"/>
              </w:numPr>
              <w:spacing w:after="0" w:line="240" w:lineRule="auto"/>
              <w:jc w:val="both"/>
            </w:pPr>
            <w:r w:rsidRPr="00FF3077">
              <w:rPr>
                <w:b w:val="0"/>
              </w:rPr>
              <w:t>Others</w:t>
            </w:r>
            <w:r w:rsidRPr="00FF3077">
              <w:t xml:space="preserve"> </w:t>
            </w:r>
          </w:p>
        </w:tc>
        <w:tc>
          <w:tcPr>
            <w:tcW w:w="2962" w:type="dxa"/>
          </w:tcPr>
          <w:p w14:paraId="6072CD1F" w14:textId="77777777" w:rsidR="00322457" w:rsidRPr="00FF3077" w:rsidRDefault="00322457" w:rsidP="002777BE">
            <w:pPr>
              <w:cnfStyle w:val="000000100000" w:firstRow="0" w:lastRow="0" w:firstColumn="0" w:lastColumn="0" w:oddVBand="0" w:evenVBand="0" w:oddHBand="1" w:evenHBand="0" w:firstRowFirstColumn="0" w:firstRowLastColumn="0" w:lastRowFirstColumn="0" w:lastRowLastColumn="0"/>
              <w:rPr>
                <w:lang w:val="en-AU"/>
              </w:rPr>
            </w:pPr>
            <w:r w:rsidRPr="00FF3077">
              <w:rPr>
                <w:lang w:val="en-AU"/>
              </w:rPr>
              <w:t>Nominal</w:t>
            </w:r>
          </w:p>
        </w:tc>
      </w:tr>
      <w:tr w:rsidR="00322457" w:rsidRPr="00FF3077" w14:paraId="4E88E718" w14:textId="77777777" w:rsidTr="002777BE">
        <w:trPr>
          <w:jc w:val="center"/>
        </w:trPr>
        <w:tc>
          <w:tcPr>
            <w:cnfStyle w:val="001000000000" w:firstRow="0" w:lastRow="0" w:firstColumn="1" w:lastColumn="0" w:oddVBand="0" w:evenVBand="0" w:oddHBand="0" w:evenHBand="0" w:firstRowFirstColumn="0" w:firstRowLastColumn="0" w:lastRowFirstColumn="0" w:lastRowLastColumn="0"/>
            <w:tcW w:w="4670" w:type="dxa"/>
          </w:tcPr>
          <w:p w14:paraId="7CB57615" w14:textId="77777777" w:rsidR="00322457" w:rsidRPr="00FF3077" w:rsidRDefault="00322457" w:rsidP="002777BE">
            <w:pPr>
              <w:jc w:val="both"/>
              <w:rPr>
                <w:b w:val="0"/>
                <w:lang w:val="en-AU"/>
              </w:rPr>
            </w:pPr>
            <w:r w:rsidRPr="00FF3077">
              <w:rPr>
                <w:b w:val="0"/>
                <w:lang w:val="en-AU"/>
              </w:rPr>
              <w:t>Accuracy of reports formulated using current practice:</w:t>
            </w:r>
          </w:p>
          <w:p w14:paraId="587FF512" w14:textId="77777777" w:rsidR="00322457" w:rsidRPr="00FF3077" w:rsidRDefault="00322457" w:rsidP="002777BE">
            <w:pPr>
              <w:pStyle w:val="ListParagraph"/>
              <w:numPr>
                <w:ilvl w:val="0"/>
                <w:numId w:val="14"/>
              </w:numPr>
              <w:spacing w:after="0" w:line="240" w:lineRule="auto"/>
              <w:jc w:val="both"/>
              <w:rPr>
                <w:b w:val="0"/>
              </w:rPr>
            </w:pPr>
            <w:r w:rsidRPr="00FF3077">
              <w:rPr>
                <w:b w:val="0"/>
              </w:rPr>
              <w:t>Good accuracy</w:t>
            </w:r>
          </w:p>
          <w:p w14:paraId="3FE98DAE" w14:textId="77777777" w:rsidR="00322457" w:rsidRPr="00FF3077" w:rsidRDefault="00322457" w:rsidP="002777BE">
            <w:pPr>
              <w:pStyle w:val="ListParagraph"/>
              <w:numPr>
                <w:ilvl w:val="0"/>
                <w:numId w:val="14"/>
              </w:numPr>
              <w:spacing w:after="0" w:line="240" w:lineRule="auto"/>
              <w:jc w:val="both"/>
              <w:rPr>
                <w:b w:val="0"/>
              </w:rPr>
            </w:pPr>
            <w:r w:rsidRPr="00FF3077">
              <w:rPr>
                <w:b w:val="0"/>
              </w:rPr>
              <w:t xml:space="preserve">Questionable accuracy </w:t>
            </w:r>
          </w:p>
          <w:p w14:paraId="7DED1364" w14:textId="77777777" w:rsidR="00322457" w:rsidRPr="00FF3077" w:rsidRDefault="00322457" w:rsidP="002777BE">
            <w:pPr>
              <w:pStyle w:val="ListParagraph"/>
              <w:numPr>
                <w:ilvl w:val="0"/>
                <w:numId w:val="14"/>
              </w:numPr>
              <w:spacing w:after="0" w:line="240" w:lineRule="auto"/>
              <w:jc w:val="both"/>
            </w:pPr>
            <w:r w:rsidRPr="00FF3077">
              <w:rPr>
                <w:b w:val="0"/>
              </w:rPr>
              <w:t>Poor</w:t>
            </w:r>
            <w:r w:rsidRPr="00FF3077">
              <w:t xml:space="preserve"> </w:t>
            </w:r>
            <w:r w:rsidRPr="00FF3077">
              <w:rPr>
                <w:b w:val="0"/>
              </w:rPr>
              <w:t>accuracy</w:t>
            </w:r>
          </w:p>
          <w:p w14:paraId="0B0DD29A" w14:textId="77777777" w:rsidR="00322457" w:rsidRPr="00FF3077" w:rsidRDefault="00322457" w:rsidP="002777BE">
            <w:pPr>
              <w:jc w:val="both"/>
              <w:rPr>
                <w:b w:val="0"/>
                <w:lang w:val="en-AU"/>
              </w:rPr>
            </w:pPr>
            <w:r w:rsidRPr="00FF3077">
              <w:rPr>
                <w:b w:val="0"/>
                <w:lang w:val="en-AU"/>
              </w:rPr>
              <w:t>Reason</w:t>
            </w:r>
          </w:p>
        </w:tc>
        <w:tc>
          <w:tcPr>
            <w:tcW w:w="2962" w:type="dxa"/>
          </w:tcPr>
          <w:p w14:paraId="2C550762"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lang w:val="en-AU"/>
              </w:rPr>
            </w:pPr>
            <w:r w:rsidRPr="00FF3077">
              <w:rPr>
                <w:lang w:val="en-AU"/>
              </w:rPr>
              <w:t>Nominal</w:t>
            </w:r>
          </w:p>
          <w:p w14:paraId="5508FF3C"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lang w:val="en-AU"/>
              </w:rPr>
            </w:pPr>
          </w:p>
          <w:p w14:paraId="55348952"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lang w:val="en-AU"/>
              </w:rPr>
            </w:pPr>
          </w:p>
          <w:p w14:paraId="5B84F78A"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lang w:val="en-AU"/>
              </w:rPr>
            </w:pPr>
          </w:p>
          <w:p w14:paraId="1719406D"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lang w:val="en-AU"/>
              </w:rPr>
            </w:pPr>
          </w:p>
          <w:p w14:paraId="3EC96087"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lang w:val="en-AU"/>
              </w:rPr>
            </w:pPr>
            <w:r w:rsidRPr="00FF3077">
              <w:rPr>
                <w:lang w:val="en-AU"/>
              </w:rPr>
              <w:t xml:space="preserve">Text </w:t>
            </w:r>
          </w:p>
        </w:tc>
      </w:tr>
      <w:tr w:rsidR="00322457" w:rsidRPr="00FF3077" w14:paraId="135E8B8C" w14:textId="77777777" w:rsidTr="002777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70" w:type="dxa"/>
          </w:tcPr>
          <w:p w14:paraId="75166B91" w14:textId="77777777" w:rsidR="00322457" w:rsidRPr="00FF3077" w:rsidRDefault="00322457" w:rsidP="002777BE">
            <w:pPr>
              <w:jc w:val="both"/>
              <w:rPr>
                <w:b w:val="0"/>
                <w:lang w:val="en-AU"/>
              </w:rPr>
            </w:pPr>
            <w:r w:rsidRPr="00FF3077">
              <w:rPr>
                <w:b w:val="0"/>
                <w:lang w:val="en-AU"/>
              </w:rPr>
              <w:t>Reliability</w:t>
            </w:r>
            <w:r w:rsidRPr="00FF3077">
              <w:rPr>
                <w:lang w:val="en-AU"/>
              </w:rPr>
              <w:t xml:space="preserve"> </w:t>
            </w:r>
            <w:r w:rsidRPr="00FF3077">
              <w:rPr>
                <w:b w:val="0"/>
                <w:lang w:val="en-AU"/>
              </w:rPr>
              <w:t>of reports formulated using current practice:</w:t>
            </w:r>
          </w:p>
          <w:p w14:paraId="7829906F" w14:textId="77777777" w:rsidR="00322457" w:rsidRPr="00FF3077" w:rsidRDefault="00322457" w:rsidP="002777BE">
            <w:pPr>
              <w:pStyle w:val="ListParagraph"/>
              <w:numPr>
                <w:ilvl w:val="0"/>
                <w:numId w:val="15"/>
              </w:numPr>
              <w:spacing w:after="0" w:line="240" w:lineRule="auto"/>
              <w:jc w:val="both"/>
              <w:rPr>
                <w:b w:val="0"/>
              </w:rPr>
            </w:pPr>
            <w:r w:rsidRPr="00FF3077">
              <w:rPr>
                <w:b w:val="0"/>
              </w:rPr>
              <w:t xml:space="preserve">Good reliability </w:t>
            </w:r>
          </w:p>
          <w:p w14:paraId="6D96EEC7" w14:textId="77777777" w:rsidR="00322457" w:rsidRPr="00FF3077" w:rsidRDefault="00322457" w:rsidP="002777BE">
            <w:pPr>
              <w:pStyle w:val="ListParagraph"/>
              <w:numPr>
                <w:ilvl w:val="0"/>
                <w:numId w:val="15"/>
              </w:numPr>
              <w:spacing w:after="0" w:line="240" w:lineRule="auto"/>
              <w:jc w:val="both"/>
              <w:rPr>
                <w:b w:val="0"/>
              </w:rPr>
            </w:pPr>
            <w:r w:rsidRPr="00FF3077">
              <w:rPr>
                <w:b w:val="0"/>
              </w:rPr>
              <w:t xml:space="preserve">Questionable reliability </w:t>
            </w:r>
          </w:p>
          <w:p w14:paraId="52533D41" w14:textId="77777777" w:rsidR="00322457" w:rsidRPr="00FF3077" w:rsidRDefault="00322457" w:rsidP="002777BE">
            <w:pPr>
              <w:pStyle w:val="ListParagraph"/>
              <w:numPr>
                <w:ilvl w:val="0"/>
                <w:numId w:val="15"/>
              </w:numPr>
              <w:spacing w:after="0" w:line="240" w:lineRule="auto"/>
              <w:jc w:val="both"/>
              <w:rPr>
                <w:b w:val="0"/>
              </w:rPr>
            </w:pPr>
            <w:r w:rsidRPr="00FF3077">
              <w:rPr>
                <w:b w:val="0"/>
              </w:rPr>
              <w:t xml:space="preserve">Poor reliability </w:t>
            </w:r>
          </w:p>
          <w:p w14:paraId="5E61D548" w14:textId="77777777" w:rsidR="00322457" w:rsidRPr="00FF3077" w:rsidRDefault="00322457" w:rsidP="002777BE">
            <w:pPr>
              <w:jc w:val="both"/>
              <w:rPr>
                <w:b w:val="0"/>
                <w:lang w:val="en-AU"/>
              </w:rPr>
            </w:pPr>
            <w:r w:rsidRPr="00FF3077">
              <w:rPr>
                <w:b w:val="0"/>
                <w:lang w:val="en-AU"/>
              </w:rPr>
              <w:t>Reason</w:t>
            </w:r>
            <w:r w:rsidRPr="00FF3077">
              <w:rPr>
                <w:lang w:val="en-AU"/>
              </w:rPr>
              <w:t xml:space="preserve"> </w:t>
            </w:r>
          </w:p>
        </w:tc>
        <w:tc>
          <w:tcPr>
            <w:tcW w:w="2962" w:type="dxa"/>
          </w:tcPr>
          <w:p w14:paraId="6A400FDC" w14:textId="77777777" w:rsidR="00322457" w:rsidRPr="00FF3077" w:rsidRDefault="00322457" w:rsidP="002777BE">
            <w:pPr>
              <w:cnfStyle w:val="000000100000" w:firstRow="0" w:lastRow="0" w:firstColumn="0" w:lastColumn="0" w:oddVBand="0" w:evenVBand="0" w:oddHBand="1" w:evenHBand="0" w:firstRowFirstColumn="0" w:firstRowLastColumn="0" w:lastRowFirstColumn="0" w:lastRowLastColumn="0"/>
              <w:rPr>
                <w:lang w:val="en-AU"/>
              </w:rPr>
            </w:pPr>
            <w:r w:rsidRPr="00FF3077">
              <w:rPr>
                <w:lang w:val="en-AU"/>
              </w:rPr>
              <w:t xml:space="preserve">Nominal </w:t>
            </w:r>
          </w:p>
          <w:p w14:paraId="36AD498F" w14:textId="77777777" w:rsidR="00322457" w:rsidRPr="00FF3077" w:rsidRDefault="00322457" w:rsidP="002777BE">
            <w:pPr>
              <w:cnfStyle w:val="000000100000" w:firstRow="0" w:lastRow="0" w:firstColumn="0" w:lastColumn="0" w:oddVBand="0" w:evenVBand="0" w:oddHBand="1" w:evenHBand="0" w:firstRowFirstColumn="0" w:firstRowLastColumn="0" w:lastRowFirstColumn="0" w:lastRowLastColumn="0"/>
              <w:rPr>
                <w:lang w:val="en-AU"/>
              </w:rPr>
            </w:pPr>
          </w:p>
          <w:p w14:paraId="30EBB63C" w14:textId="77777777" w:rsidR="00322457" w:rsidRPr="00FF3077" w:rsidRDefault="00322457" w:rsidP="002777BE">
            <w:pPr>
              <w:cnfStyle w:val="000000100000" w:firstRow="0" w:lastRow="0" w:firstColumn="0" w:lastColumn="0" w:oddVBand="0" w:evenVBand="0" w:oddHBand="1" w:evenHBand="0" w:firstRowFirstColumn="0" w:firstRowLastColumn="0" w:lastRowFirstColumn="0" w:lastRowLastColumn="0"/>
              <w:rPr>
                <w:lang w:val="en-AU"/>
              </w:rPr>
            </w:pPr>
          </w:p>
          <w:p w14:paraId="5DBAF9FB" w14:textId="77777777" w:rsidR="00322457" w:rsidRPr="00FF3077" w:rsidRDefault="00322457" w:rsidP="002777BE">
            <w:pPr>
              <w:cnfStyle w:val="000000100000" w:firstRow="0" w:lastRow="0" w:firstColumn="0" w:lastColumn="0" w:oddVBand="0" w:evenVBand="0" w:oddHBand="1" w:evenHBand="0" w:firstRowFirstColumn="0" w:firstRowLastColumn="0" w:lastRowFirstColumn="0" w:lastRowLastColumn="0"/>
              <w:rPr>
                <w:lang w:val="en-AU"/>
              </w:rPr>
            </w:pPr>
          </w:p>
          <w:p w14:paraId="6914F862" w14:textId="77777777" w:rsidR="00322457" w:rsidRPr="00FF3077" w:rsidRDefault="00322457" w:rsidP="002777BE">
            <w:pPr>
              <w:cnfStyle w:val="000000100000" w:firstRow="0" w:lastRow="0" w:firstColumn="0" w:lastColumn="0" w:oddVBand="0" w:evenVBand="0" w:oddHBand="1" w:evenHBand="0" w:firstRowFirstColumn="0" w:firstRowLastColumn="0" w:lastRowFirstColumn="0" w:lastRowLastColumn="0"/>
              <w:rPr>
                <w:lang w:val="en-AU"/>
              </w:rPr>
            </w:pPr>
          </w:p>
          <w:p w14:paraId="6489BE83" w14:textId="77777777" w:rsidR="00322457" w:rsidRPr="00FF3077" w:rsidRDefault="00322457" w:rsidP="002777BE">
            <w:pPr>
              <w:cnfStyle w:val="000000100000" w:firstRow="0" w:lastRow="0" w:firstColumn="0" w:lastColumn="0" w:oddVBand="0" w:evenVBand="0" w:oddHBand="1" w:evenHBand="0" w:firstRowFirstColumn="0" w:firstRowLastColumn="0" w:lastRowFirstColumn="0" w:lastRowLastColumn="0"/>
              <w:rPr>
                <w:lang w:val="en-AU"/>
              </w:rPr>
            </w:pPr>
            <w:r w:rsidRPr="00FF3077">
              <w:rPr>
                <w:lang w:val="en-AU"/>
              </w:rPr>
              <w:t xml:space="preserve">Text </w:t>
            </w:r>
          </w:p>
        </w:tc>
      </w:tr>
      <w:tr w:rsidR="00322457" w:rsidRPr="00FF3077" w14:paraId="7F125000" w14:textId="77777777" w:rsidTr="002777BE">
        <w:trPr>
          <w:jc w:val="center"/>
        </w:trPr>
        <w:tc>
          <w:tcPr>
            <w:cnfStyle w:val="001000000000" w:firstRow="0" w:lastRow="0" w:firstColumn="1" w:lastColumn="0" w:oddVBand="0" w:evenVBand="0" w:oddHBand="0" w:evenHBand="0" w:firstRowFirstColumn="0" w:firstRowLastColumn="0" w:lastRowFirstColumn="0" w:lastRowLastColumn="0"/>
            <w:tcW w:w="4670" w:type="dxa"/>
          </w:tcPr>
          <w:p w14:paraId="2D1C392D" w14:textId="77777777" w:rsidR="00322457" w:rsidRPr="00FF3077" w:rsidRDefault="00322457" w:rsidP="002777BE">
            <w:pPr>
              <w:jc w:val="both"/>
              <w:rPr>
                <w:b w:val="0"/>
                <w:lang w:val="en-AU"/>
              </w:rPr>
            </w:pPr>
            <w:r w:rsidRPr="00FF3077">
              <w:rPr>
                <w:b w:val="0"/>
                <w:lang w:val="en-AU"/>
              </w:rPr>
              <w:t>Importance of evidence-based practice:</w:t>
            </w:r>
          </w:p>
          <w:p w14:paraId="2ECA397B" w14:textId="77777777" w:rsidR="00322457" w:rsidRPr="00FF3077" w:rsidRDefault="00322457" w:rsidP="002777BE">
            <w:pPr>
              <w:pStyle w:val="ListParagraph"/>
              <w:numPr>
                <w:ilvl w:val="0"/>
                <w:numId w:val="16"/>
              </w:numPr>
              <w:spacing w:after="0" w:line="240" w:lineRule="auto"/>
              <w:jc w:val="both"/>
              <w:rPr>
                <w:b w:val="0"/>
              </w:rPr>
            </w:pPr>
            <w:r w:rsidRPr="00FF3077">
              <w:rPr>
                <w:b w:val="0"/>
              </w:rPr>
              <w:t>Very important</w:t>
            </w:r>
          </w:p>
          <w:p w14:paraId="1F0BFE20" w14:textId="77777777" w:rsidR="00322457" w:rsidRPr="00FF3077" w:rsidRDefault="00322457" w:rsidP="002777BE">
            <w:pPr>
              <w:pStyle w:val="ListParagraph"/>
              <w:numPr>
                <w:ilvl w:val="0"/>
                <w:numId w:val="16"/>
              </w:numPr>
              <w:spacing w:after="0" w:line="240" w:lineRule="auto"/>
              <w:jc w:val="both"/>
              <w:rPr>
                <w:b w:val="0"/>
              </w:rPr>
            </w:pPr>
            <w:r w:rsidRPr="00FF3077">
              <w:rPr>
                <w:b w:val="0"/>
              </w:rPr>
              <w:t>Somewhat important</w:t>
            </w:r>
          </w:p>
          <w:p w14:paraId="2A20CE52" w14:textId="77777777" w:rsidR="00322457" w:rsidRPr="00FF3077" w:rsidRDefault="00322457" w:rsidP="002777BE">
            <w:pPr>
              <w:pStyle w:val="ListParagraph"/>
              <w:numPr>
                <w:ilvl w:val="0"/>
                <w:numId w:val="16"/>
              </w:numPr>
              <w:spacing w:after="0" w:line="240" w:lineRule="auto"/>
              <w:jc w:val="both"/>
              <w:rPr>
                <w:b w:val="0"/>
              </w:rPr>
            </w:pPr>
            <w:r w:rsidRPr="00FF3077">
              <w:rPr>
                <w:b w:val="0"/>
              </w:rPr>
              <w:t xml:space="preserve">Neutral </w:t>
            </w:r>
          </w:p>
          <w:p w14:paraId="4797D836" w14:textId="77777777" w:rsidR="00322457" w:rsidRPr="00FF3077" w:rsidRDefault="00322457" w:rsidP="002777BE">
            <w:pPr>
              <w:pStyle w:val="ListParagraph"/>
              <w:numPr>
                <w:ilvl w:val="0"/>
                <w:numId w:val="16"/>
              </w:numPr>
              <w:spacing w:after="0" w:line="240" w:lineRule="auto"/>
              <w:jc w:val="both"/>
              <w:rPr>
                <w:b w:val="0"/>
              </w:rPr>
            </w:pPr>
            <w:r w:rsidRPr="00FF3077">
              <w:rPr>
                <w:b w:val="0"/>
              </w:rPr>
              <w:t>Not very important</w:t>
            </w:r>
          </w:p>
          <w:p w14:paraId="274E60D7" w14:textId="77777777" w:rsidR="00322457" w:rsidRPr="00FF3077" w:rsidRDefault="00322457" w:rsidP="002777BE">
            <w:pPr>
              <w:pStyle w:val="ListParagraph"/>
              <w:numPr>
                <w:ilvl w:val="0"/>
                <w:numId w:val="16"/>
              </w:numPr>
              <w:spacing w:after="0" w:line="240" w:lineRule="auto"/>
              <w:jc w:val="both"/>
            </w:pPr>
            <w:r w:rsidRPr="00FF3077">
              <w:rPr>
                <w:b w:val="0"/>
              </w:rPr>
              <w:t>Not important at all</w:t>
            </w:r>
          </w:p>
          <w:p w14:paraId="04E5EE0D" w14:textId="77777777" w:rsidR="00322457" w:rsidRPr="00FF3077" w:rsidRDefault="00322457" w:rsidP="002777BE">
            <w:pPr>
              <w:jc w:val="both"/>
              <w:rPr>
                <w:b w:val="0"/>
                <w:lang w:val="en-AU"/>
              </w:rPr>
            </w:pPr>
            <w:r w:rsidRPr="00FF3077">
              <w:rPr>
                <w:b w:val="0"/>
                <w:lang w:val="en-AU"/>
              </w:rPr>
              <w:t xml:space="preserve">Reason </w:t>
            </w:r>
          </w:p>
        </w:tc>
        <w:tc>
          <w:tcPr>
            <w:tcW w:w="2962" w:type="dxa"/>
          </w:tcPr>
          <w:p w14:paraId="03EA2951"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lang w:val="en-AU"/>
              </w:rPr>
            </w:pPr>
            <w:r w:rsidRPr="00FF3077">
              <w:rPr>
                <w:lang w:val="en-AU"/>
              </w:rPr>
              <w:t xml:space="preserve">Nominal </w:t>
            </w:r>
          </w:p>
          <w:p w14:paraId="493FAB91"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lang w:val="en-AU"/>
              </w:rPr>
            </w:pPr>
          </w:p>
          <w:p w14:paraId="2AA5BAC9"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lang w:val="en-AU"/>
              </w:rPr>
            </w:pPr>
          </w:p>
          <w:p w14:paraId="32FB7415"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lang w:val="en-AU"/>
              </w:rPr>
            </w:pPr>
          </w:p>
          <w:p w14:paraId="73A112E8"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lang w:val="en-AU"/>
              </w:rPr>
            </w:pPr>
          </w:p>
          <w:p w14:paraId="055F40DA"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lang w:val="en-AU"/>
              </w:rPr>
            </w:pPr>
          </w:p>
          <w:p w14:paraId="32479455"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lang w:val="en-AU"/>
              </w:rPr>
            </w:pPr>
            <w:r w:rsidRPr="00FF3077">
              <w:rPr>
                <w:lang w:val="en-AU"/>
              </w:rPr>
              <w:t>Text</w:t>
            </w:r>
          </w:p>
        </w:tc>
      </w:tr>
      <w:tr w:rsidR="00322457" w:rsidRPr="00FF3077" w14:paraId="4B0A52C1" w14:textId="77777777" w:rsidTr="002777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70" w:type="dxa"/>
          </w:tcPr>
          <w:p w14:paraId="7C940901" w14:textId="0F7AC2D0" w:rsidR="00322457" w:rsidRPr="00FF3077" w:rsidRDefault="00BC17D2" w:rsidP="002777BE">
            <w:pPr>
              <w:jc w:val="both"/>
              <w:rPr>
                <w:b w:val="0"/>
                <w:lang w:val="en-AU"/>
              </w:rPr>
            </w:pPr>
            <w:r w:rsidRPr="00FF3077">
              <w:rPr>
                <w:b w:val="0"/>
                <w:lang w:val="en-AU"/>
              </w:rPr>
              <w:t>Likelihood of using</w:t>
            </w:r>
            <w:r w:rsidR="00322457" w:rsidRPr="00FF3077">
              <w:rPr>
                <w:b w:val="0"/>
                <w:lang w:val="en-AU"/>
              </w:rPr>
              <w:t xml:space="preserve"> standardised evidence-based reporting guidelines:</w:t>
            </w:r>
          </w:p>
          <w:p w14:paraId="19DDFB53" w14:textId="77777777" w:rsidR="00BC17D2" w:rsidRPr="00FF3077" w:rsidRDefault="00BC17D2" w:rsidP="00BC17D2">
            <w:pPr>
              <w:pStyle w:val="ListParagraph"/>
              <w:numPr>
                <w:ilvl w:val="0"/>
                <w:numId w:val="16"/>
              </w:numPr>
              <w:spacing w:after="0" w:line="240" w:lineRule="auto"/>
              <w:jc w:val="both"/>
              <w:rPr>
                <w:b w:val="0"/>
              </w:rPr>
            </w:pPr>
            <w:r w:rsidRPr="00FF3077">
              <w:rPr>
                <w:b w:val="0"/>
              </w:rPr>
              <w:t>Very likely</w:t>
            </w:r>
          </w:p>
          <w:p w14:paraId="73FF59D1" w14:textId="77777777" w:rsidR="00BC17D2" w:rsidRPr="00FF3077" w:rsidRDefault="00BC17D2" w:rsidP="00BC17D2">
            <w:pPr>
              <w:pStyle w:val="ListParagraph"/>
              <w:numPr>
                <w:ilvl w:val="0"/>
                <w:numId w:val="16"/>
              </w:numPr>
              <w:spacing w:after="0" w:line="240" w:lineRule="auto"/>
              <w:jc w:val="both"/>
              <w:rPr>
                <w:b w:val="0"/>
              </w:rPr>
            </w:pPr>
            <w:r w:rsidRPr="00FF3077">
              <w:rPr>
                <w:b w:val="0"/>
              </w:rPr>
              <w:t>Somewhat likely</w:t>
            </w:r>
          </w:p>
          <w:p w14:paraId="2625AFBF" w14:textId="77777777" w:rsidR="00BC17D2" w:rsidRPr="00FF3077" w:rsidRDefault="00BC17D2" w:rsidP="00BC17D2">
            <w:pPr>
              <w:pStyle w:val="ListParagraph"/>
              <w:numPr>
                <w:ilvl w:val="0"/>
                <w:numId w:val="16"/>
              </w:numPr>
              <w:spacing w:after="0" w:line="240" w:lineRule="auto"/>
              <w:jc w:val="both"/>
              <w:rPr>
                <w:b w:val="0"/>
              </w:rPr>
            </w:pPr>
            <w:r w:rsidRPr="00FF3077">
              <w:rPr>
                <w:b w:val="0"/>
              </w:rPr>
              <w:t xml:space="preserve">Neutral </w:t>
            </w:r>
          </w:p>
          <w:p w14:paraId="0ED3FFF1" w14:textId="77777777" w:rsidR="00BC17D2" w:rsidRPr="00FF3077" w:rsidRDefault="00BC17D2" w:rsidP="00BC17D2">
            <w:pPr>
              <w:pStyle w:val="ListParagraph"/>
              <w:numPr>
                <w:ilvl w:val="0"/>
                <w:numId w:val="16"/>
              </w:numPr>
              <w:spacing w:after="0" w:line="240" w:lineRule="auto"/>
              <w:jc w:val="both"/>
              <w:rPr>
                <w:b w:val="0"/>
              </w:rPr>
            </w:pPr>
            <w:r w:rsidRPr="00FF3077">
              <w:rPr>
                <w:b w:val="0"/>
              </w:rPr>
              <w:t>Not very likely</w:t>
            </w:r>
          </w:p>
          <w:p w14:paraId="760E73F3" w14:textId="77777777" w:rsidR="00BC17D2" w:rsidRPr="00FF3077" w:rsidRDefault="00BC17D2" w:rsidP="00BC17D2">
            <w:pPr>
              <w:pStyle w:val="ListParagraph"/>
              <w:numPr>
                <w:ilvl w:val="0"/>
                <w:numId w:val="16"/>
              </w:numPr>
              <w:spacing w:after="0" w:line="240" w:lineRule="auto"/>
              <w:jc w:val="both"/>
              <w:rPr>
                <w:b w:val="0"/>
              </w:rPr>
            </w:pPr>
            <w:r w:rsidRPr="00FF3077">
              <w:rPr>
                <w:b w:val="0"/>
              </w:rPr>
              <w:t>Not likely at all</w:t>
            </w:r>
          </w:p>
          <w:p w14:paraId="25B8C8A5" w14:textId="77777777" w:rsidR="00322457" w:rsidRPr="00FF3077" w:rsidRDefault="00322457" w:rsidP="002777BE">
            <w:pPr>
              <w:jc w:val="both"/>
              <w:rPr>
                <w:b w:val="0"/>
                <w:lang w:val="en-AU"/>
              </w:rPr>
            </w:pPr>
            <w:r w:rsidRPr="00FF3077">
              <w:rPr>
                <w:b w:val="0"/>
                <w:lang w:val="en-AU"/>
              </w:rPr>
              <w:t xml:space="preserve">Reason </w:t>
            </w:r>
          </w:p>
        </w:tc>
        <w:tc>
          <w:tcPr>
            <w:tcW w:w="2962" w:type="dxa"/>
          </w:tcPr>
          <w:p w14:paraId="3CF62201" w14:textId="77777777" w:rsidR="00322457" w:rsidRPr="00FF3077" w:rsidRDefault="00322457" w:rsidP="002777BE">
            <w:pPr>
              <w:cnfStyle w:val="000000100000" w:firstRow="0" w:lastRow="0" w:firstColumn="0" w:lastColumn="0" w:oddVBand="0" w:evenVBand="0" w:oddHBand="1" w:evenHBand="0" w:firstRowFirstColumn="0" w:firstRowLastColumn="0" w:lastRowFirstColumn="0" w:lastRowLastColumn="0"/>
              <w:rPr>
                <w:lang w:val="en-AU"/>
              </w:rPr>
            </w:pPr>
            <w:r w:rsidRPr="00FF3077">
              <w:rPr>
                <w:lang w:val="en-AU"/>
              </w:rPr>
              <w:t xml:space="preserve">Nominal </w:t>
            </w:r>
          </w:p>
          <w:p w14:paraId="498365D1" w14:textId="77777777" w:rsidR="00322457" w:rsidRPr="00FF3077" w:rsidRDefault="00322457" w:rsidP="002777BE">
            <w:pPr>
              <w:cnfStyle w:val="000000100000" w:firstRow="0" w:lastRow="0" w:firstColumn="0" w:lastColumn="0" w:oddVBand="0" w:evenVBand="0" w:oddHBand="1" w:evenHBand="0" w:firstRowFirstColumn="0" w:firstRowLastColumn="0" w:lastRowFirstColumn="0" w:lastRowLastColumn="0"/>
              <w:rPr>
                <w:lang w:val="en-AU"/>
              </w:rPr>
            </w:pPr>
          </w:p>
          <w:p w14:paraId="50E5DA84" w14:textId="77777777" w:rsidR="00322457" w:rsidRPr="00FF3077" w:rsidRDefault="00322457" w:rsidP="002777BE">
            <w:pPr>
              <w:cnfStyle w:val="000000100000" w:firstRow="0" w:lastRow="0" w:firstColumn="0" w:lastColumn="0" w:oddVBand="0" w:evenVBand="0" w:oddHBand="1" w:evenHBand="0" w:firstRowFirstColumn="0" w:firstRowLastColumn="0" w:lastRowFirstColumn="0" w:lastRowLastColumn="0"/>
              <w:rPr>
                <w:lang w:val="en-AU"/>
              </w:rPr>
            </w:pPr>
          </w:p>
          <w:p w14:paraId="1CFCE0C2" w14:textId="77777777" w:rsidR="00322457" w:rsidRPr="00FF3077" w:rsidRDefault="00322457" w:rsidP="002777BE">
            <w:pPr>
              <w:cnfStyle w:val="000000100000" w:firstRow="0" w:lastRow="0" w:firstColumn="0" w:lastColumn="0" w:oddVBand="0" w:evenVBand="0" w:oddHBand="1" w:evenHBand="0" w:firstRowFirstColumn="0" w:firstRowLastColumn="0" w:lastRowFirstColumn="0" w:lastRowLastColumn="0"/>
              <w:rPr>
                <w:lang w:val="en-AU"/>
              </w:rPr>
            </w:pPr>
          </w:p>
          <w:p w14:paraId="2C472E0C" w14:textId="77777777" w:rsidR="00322457" w:rsidRPr="00FF3077" w:rsidRDefault="00322457" w:rsidP="002777BE">
            <w:pPr>
              <w:cnfStyle w:val="000000100000" w:firstRow="0" w:lastRow="0" w:firstColumn="0" w:lastColumn="0" w:oddVBand="0" w:evenVBand="0" w:oddHBand="1" w:evenHBand="0" w:firstRowFirstColumn="0" w:firstRowLastColumn="0" w:lastRowFirstColumn="0" w:lastRowLastColumn="0"/>
              <w:rPr>
                <w:lang w:val="en-AU"/>
              </w:rPr>
            </w:pPr>
          </w:p>
          <w:p w14:paraId="41BE4558" w14:textId="77777777" w:rsidR="00322457" w:rsidRPr="00FF3077" w:rsidRDefault="00322457" w:rsidP="002777BE">
            <w:pPr>
              <w:cnfStyle w:val="000000100000" w:firstRow="0" w:lastRow="0" w:firstColumn="0" w:lastColumn="0" w:oddVBand="0" w:evenVBand="0" w:oddHBand="1" w:evenHBand="0" w:firstRowFirstColumn="0" w:firstRowLastColumn="0" w:lastRowFirstColumn="0" w:lastRowLastColumn="0"/>
              <w:rPr>
                <w:lang w:val="en-AU"/>
              </w:rPr>
            </w:pPr>
          </w:p>
          <w:p w14:paraId="3B7729A5" w14:textId="77777777" w:rsidR="00322457" w:rsidRPr="00FF3077" w:rsidRDefault="00322457" w:rsidP="002777BE">
            <w:pPr>
              <w:cnfStyle w:val="000000100000" w:firstRow="0" w:lastRow="0" w:firstColumn="0" w:lastColumn="0" w:oddVBand="0" w:evenVBand="0" w:oddHBand="1" w:evenHBand="0" w:firstRowFirstColumn="0" w:firstRowLastColumn="0" w:lastRowFirstColumn="0" w:lastRowLastColumn="0"/>
              <w:rPr>
                <w:lang w:val="en-AU"/>
              </w:rPr>
            </w:pPr>
          </w:p>
          <w:p w14:paraId="65856F43" w14:textId="77777777" w:rsidR="00322457" w:rsidRPr="00FF3077" w:rsidRDefault="00322457" w:rsidP="002777BE">
            <w:pPr>
              <w:cnfStyle w:val="000000100000" w:firstRow="0" w:lastRow="0" w:firstColumn="0" w:lastColumn="0" w:oddVBand="0" w:evenVBand="0" w:oddHBand="1" w:evenHBand="0" w:firstRowFirstColumn="0" w:firstRowLastColumn="0" w:lastRowFirstColumn="0" w:lastRowLastColumn="0"/>
              <w:rPr>
                <w:lang w:val="en-AU"/>
              </w:rPr>
            </w:pPr>
            <w:r w:rsidRPr="00FF3077">
              <w:rPr>
                <w:lang w:val="en-AU"/>
              </w:rPr>
              <w:t>Text</w:t>
            </w:r>
          </w:p>
        </w:tc>
      </w:tr>
      <w:tr w:rsidR="00322457" w:rsidRPr="00FF3077" w14:paraId="29198A1E" w14:textId="77777777" w:rsidTr="002777BE">
        <w:trPr>
          <w:jc w:val="center"/>
        </w:trPr>
        <w:tc>
          <w:tcPr>
            <w:cnfStyle w:val="001000000000" w:firstRow="0" w:lastRow="0" w:firstColumn="1" w:lastColumn="0" w:oddVBand="0" w:evenVBand="0" w:oddHBand="0" w:evenHBand="0" w:firstRowFirstColumn="0" w:firstRowLastColumn="0" w:lastRowFirstColumn="0" w:lastRowLastColumn="0"/>
            <w:tcW w:w="4670" w:type="dxa"/>
          </w:tcPr>
          <w:p w14:paraId="661581CA" w14:textId="189B002A" w:rsidR="00322457" w:rsidRPr="00FF3077" w:rsidRDefault="00322457" w:rsidP="002777BE">
            <w:pPr>
              <w:jc w:val="both"/>
              <w:rPr>
                <w:b w:val="0"/>
                <w:lang w:val="en-AU"/>
              </w:rPr>
            </w:pPr>
            <w:r w:rsidRPr="00FF3077">
              <w:rPr>
                <w:b w:val="0"/>
                <w:lang w:val="en-AU"/>
              </w:rPr>
              <w:t xml:space="preserve">Checklist and suggestions of items that should be included in reporting guidelines </w:t>
            </w:r>
          </w:p>
        </w:tc>
        <w:tc>
          <w:tcPr>
            <w:tcW w:w="2962" w:type="dxa"/>
          </w:tcPr>
          <w:p w14:paraId="62210DC1"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lang w:val="en-AU"/>
              </w:rPr>
            </w:pPr>
            <w:r w:rsidRPr="00FF3077">
              <w:rPr>
                <w:lang w:val="en-AU"/>
              </w:rPr>
              <w:t>Text</w:t>
            </w:r>
          </w:p>
        </w:tc>
      </w:tr>
    </w:tbl>
    <w:p w14:paraId="77E9A79E" w14:textId="77777777" w:rsidR="00F45BDE" w:rsidRPr="00FF3077" w:rsidRDefault="00F45BDE" w:rsidP="00F45BDE">
      <w:pPr>
        <w:rPr>
          <w:lang w:val="en-AU"/>
        </w:rPr>
      </w:pPr>
    </w:p>
    <w:p w14:paraId="59D05CB8" w14:textId="2981F6A8" w:rsidR="00F45BDE" w:rsidRPr="00FF3077" w:rsidRDefault="00F45BDE">
      <w:pPr>
        <w:rPr>
          <w:lang w:val="en-AU"/>
        </w:rPr>
      </w:pPr>
      <w:r w:rsidRPr="00FF3077">
        <w:rPr>
          <w:lang w:val="en-AU"/>
        </w:rPr>
        <w:br w:type="page"/>
      </w:r>
    </w:p>
    <w:p w14:paraId="64A0C849" w14:textId="77777777" w:rsidR="00FE64C7" w:rsidRPr="00FF3077" w:rsidRDefault="00FE64C7" w:rsidP="00F45BDE">
      <w:pPr>
        <w:pStyle w:val="Heading1"/>
        <w:rPr>
          <w:lang w:val="en-AU"/>
        </w:rPr>
        <w:sectPr w:rsidR="00FE64C7" w:rsidRPr="00FF3077" w:rsidSect="004E1BC4">
          <w:footerReference w:type="default" r:id="rId10"/>
          <w:pgSz w:w="11906" w:h="16838"/>
          <w:pgMar w:top="1440" w:right="1440" w:bottom="1440" w:left="1440" w:header="708" w:footer="708" w:gutter="0"/>
          <w:pgNumType w:start="0"/>
          <w:cols w:space="708"/>
          <w:titlePg/>
          <w:docGrid w:linePitch="360"/>
        </w:sectPr>
      </w:pPr>
      <w:bookmarkStart w:id="29" w:name="_Toc448933870"/>
    </w:p>
    <w:p w14:paraId="72380209" w14:textId="6514A8E8" w:rsidR="00F45BDE" w:rsidRPr="00FF3077" w:rsidRDefault="00F45BDE" w:rsidP="00F45BDE">
      <w:pPr>
        <w:pStyle w:val="Heading1"/>
        <w:rPr>
          <w:lang w:val="en-AU"/>
        </w:rPr>
      </w:pPr>
      <w:bookmarkStart w:id="30" w:name="_Toc451345005"/>
      <w:r w:rsidRPr="00FF3077">
        <w:rPr>
          <w:lang w:val="en-AU"/>
        </w:rPr>
        <w:t>Annex 2 Time Table</w:t>
      </w:r>
      <w:bookmarkEnd w:id="29"/>
      <w:bookmarkEnd w:id="30"/>
    </w:p>
    <w:p w14:paraId="79E04F83" w14:textId="77777777" w:rsidR="00F45BDE" w:rsidRPr="00FF3077" w:rsidRDefault="00F45BDE" w:rsidP="00F45BDE">
      <w:pPr>
        <w:rPr>
          <w:lang w:val="en-AU"/>
        </w:rPr>
      </w:pPr>
    </w:p>
    <w:tbl>
      <w:tblPr>
        <w:tblStyle w:val="GridTable1Light1"/>
        <w:tblW w:w="0" w:type="auto"/>
        <w:tblLayout w:type="fixed"/>
        <w:tblLook w:val="04A0" w:firstRow="1" w:lastRow="0" w:firstColumn="1" w:lastColumn="0" w:noHBand="0" w:noVBand="1"/>
      </w:tblPr>
      <w:tblGrid>
        <w:gridCol w:w="1297"/>
        <w:gridCol w:w="827"/>
        <w:gridCol w:w="828"/>
        <w:gridCol w:w="828"/>
        <w:gridCol w:w="828"/>
        <w:gridCol w:w="828"/>
        <w:gridCol w:w="828"/>
        <w:gridCol w:w="828"/>
        <w:gridCol w:w="828"/>
        <w:gridCol w:w="828"/>
        <w:gridCol w:w="7"/>
        <w:gridCol w:w="821"/>
        <w:gridCol w:w="828"/>
        <w:gridCol w:w="828"/>
        <w:gridCol w:w="828"/>
        <w:gridCol w:w="828"/>
        <w:gridCol w:w="828"/>
      </w:tblGrid>
      <w:tr w:rsidR="001D0AF4" w:rsidRPr="00FF3077" w14:paraId="31D714A0" w14:textId="77777777" w:rsidTr="001D0A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7" w:type="dxa"/>
            <w:vMerge w:val="restart"/>
          </w:tcPr>
          <w:p w14:paraId="40DE56F0" w14:textId="2C2844E0" w:rsidR="001D0AF4" w:rsidRPr="00FF3077" w:rsidRDefault="001D0AF4" w:rsidP="002777BE">
            <w:pPr>
              <w:rPr>
                <w:sz w:val="18"/>
                <w:szCs w:val="18"/>
                <w:lang w:val="en-AU"/>
              </w:rPr>
            </w:pPr>
            <w:r w:rsidRPr="00FF3077">
              <w:rPr>
                <w:sz w:val="18"/>
                <w:szCs w:val="18"/>
                <w:lang w:val="en-AU"/>
              </w:rPr>
              <w:t xml:space="preserve">Activity </w:t>
            </w:r>
          </w:p>
        </w:tc>
        <w:tc>
          <w:tcPr>
            <w:tcW w:w="7458" w:type="dxa"/>
            <w:gridSpan w:val="10"/>
          </w:tcPr>
          <w:p w14:paraId="2CBA19D1" w14:textId="77777777" w:rsidR="001D0AF4" w:rsidRPr="00FF3077" w:rsidRDefault="001D0AF4" w:rsidP="002777BE">
            <w:pPr>
              <w:jc w:val="center"/>
              <w:cnfStyle w:val="100000000000" w:firstRow="1" w:lastRow="0" w:firstColumn="0" w:lastColumn="0" w:oddVBand="0" w:evenVBand="0" w:oddHBand="0" w:evenHBand="0" w:firstRowFirstColumn="0" w:firstRowLastColumn="0" w:lastRowFirstColumn="0" w:lastRowLastColumn="0"/>
              <w:rPr>
                <w:sz w:val="18"/>
                <w:szCs w:val="18"/>
                <w:lang w:val="en-AU"/>
              </w:rPr>
            </w:pPr>
            <w:r w:rsidRPr="00FF3077">
              <w:rPr>
                <w:sz w:val="18"/>
                <w:szCs w:val="18"/>
                <w:lang w:val="en-AU"/>
              </w:rPr>
              <w:t>2016</w:t>
            </w:r>
          </w:p>
        </w:tc>
        <w:tc>
          <w:tcPr>
            <w:tcW w:w="4961" w:type="dxa"/>
            <w:gridSpan w:val="6"/>
          </w:tcPr>
          <w:p w14:paraId="7A7D3E97" w14:textId="77777777" w:rsidR="001D0AF4" w:rsidRPr="00FF3077" w:rsidRDefault="001D0AF4" w:rsidP="002777BE">
            <w:pPr>
              <w:jc w:val="center"/>
              <w:cnfStyle w:val="100000000000" w:firstRow="1" w:lastRow="0" w:firstColumn="0" w:lastColumn="0" w:oddVBand="0" w:evenVBand="0" w:oddHBand="0" w:evenHBand="0" w:firstRowFirstColumn="0" w:firstRowLastColumn="0" w:lastRowFirstColumn="0" w:lastRowLastColumn="0"/>
              <w:rPr>
                <w:sz w:val="18"/>
                <w:szCs w:val="18"/>
                <w:lang w:val="en-AU"/>
              </w:rPr>
            </w:pPr>
            <w:r w:rsidRPr="00FF3077">
              <w:rPr>
                <w:sz w:val="18"/>
                <w:szCs w:val="18"/>
                <w:lang w:val="en-AU"/>
              </w:rPr>
              <w:t>2017</w:t>
            </w:r>
          </w:p>
        </w:tc>
      </w:tr>
      <w:tr w:rsidR="001D0AF4" w:rsidRPr="00FF3077" w14:paraId="79D8A5D9" w14:textId="77777777" w:rsidTr="001D0AF4">
        <w:tc>
          <w:tcPr>
            <w:cnfStyle w:val="001000000000" w:firstRow="0" w:lastRow="0" w:firstColumn="1" w:lastColumn="0" w:oddVBand="0" w:evenVBand="0" w:oddHBand="0" w:evenHBand="0" w:firstRowFirstColumn="0" w:firstRowLastColumn="0" w:lastRowFirstColumn="0" w:lastRowLastColumn="0"/>
            <w:tcW w:w="1297" w:type="dxa"/>
            <w:vMerge/>
          </w:tcPr>
          <w:p w14:paraId="233F1C03" w14:textId="17EAF791" w:rsidR="001D0AF4" w:rsidRPr="00FF3077" w:rsidRDefault="001D0AF4" w:rsidP="002777BE">
            <w:pPr>
              <w:rPr>
                <w:sz w:val="18"/>
                <w:szCs w:val="18"/>
                <w:lang w:val="en-AU"/>
              </w:rPr>
            </w:pPr>
          </w:p>
        </w:tc>
        <w:tc>
          <w:tcPr>
            <w:tcW w:w="827" w:type="dxa"/>
          </w:tcPr>
          <w:p w14:paraId="4722696B" w14:textId="77777777" w:rsidR="001D0AF4" w:rsidRPr="00FF3077" w:rsidRDefault="001D0AF4" w:rsidP="002777BE">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FF3077">
              <w:rPr>
                <w:sz w:val="18"/>
                <w:szCs w:val="18"/>
                <w:lang w:val="en-AU"/>
              </w:rPr>
              <w:t>Apr</w:t>
            </w:r>
          </w:p>
        </w:tc>
        <w:tc>
          <w:tcPr>
            <w:tcW w:w="828" w:type="dxa"/>
          </w:tcPr>
          <w:p w14:paraId="0E330EE8" w14:textId="77777777" w:rsidR="001D0AF4" w:rsidRPr="00FF3077" w:rsidRDefault="001D0AF4" w:rsidP="002777BE">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FF3077">
              <w:rPr>
                <w:sz w:val="18"/>
                <w:szCs w:val="18"/>
                <w:lang w:val="en-AU"/>
              </w:rPr>
              <w:t>May</w:t>
            </w:r>
          </w:p>
        </w:tc>
        <w:tc>
          <w:tcPr>
            <w:tcW w:w="828" w:type="dxa"/>
          </w:tcPr>
          <w:p w14:paraId="57CF965F" w14:textId="77777777" w:rsidR="001D0AF4" w:rsidRPr="00FF3077" w:rsidRDefault="001D0AF4" w:rsidP="002777BE">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FF3077">
              <w:rPr>
                <w:sz w:val="18"/>
                <w:szCs w:val="18"/>
                <w:lang w:val="en-AU"/>
              </w:rPr>
              <w:t>Jun</w:t>
            </w:r>
          </w:p>
        </w:tc>
        <w:tc>
          <w:tcPr>
            <w:tcW w:w="828" w:type="dxa"/>
          </w:tcPr>
          <w:p w14:paraId="51C8AE46" w14:textId="77777777" w:rsidR="001D0AF4" w:rsidRPr="00FF3077" w:rsidRDefault="001D0AF4" w:rsidP="002777BE">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FF3077">
              <w:rPr>
                <w:sz w:val="18"/>
                <w:szCs w:val="18"/>
                <w:lang w:val="en-AU"/>
              </w:rPr>
              <w:t>Jul</w:t>
            </w:r>
          </w:p>
        </w:tc>
        <w:tc>
          <w:tcPr>
            <w:tcW w:w="828" w:type="dxa"/>
          </w:tcPr>
          <w:p w14:paraId="1AD2A59F" w14:textId="77777777" w:rsidR="001D0AF4" w:rsidRPr="00FF3077" w:rsidRDefault="001D0AF4" w:rsidP="002777BE">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FF3077">
              <w:rPr>
                <w:sz w:val="18"/>
                <w:szCs w:val="18"/>
                <w:lang w:val="en-AU"/>
              </w:rPr>
              <w:t>Aug</w:t>
            </w:r>
          </w:p>
        </w:tc>
        <w:tc>
          <w:tcPr>
            <w:tcW w:w="828" w:type="dxa"/>
          </w:tcPr>
          <w:p w14:paraId="1E2897B6" w14:textId="77777777" w:rsidR="001D0AF4" w:rsidRPr="00FF3077" w:rsidRDefault="001D0AF4" w:rsidP="002777BE">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FF3077">
              <w:rPr>
                <w:sz w:val="18"/>
                <w:szCs w:val="18"/>
                <w:lang w:val="en-AU"/>
              </w:rPr>
              <w:t>Sep</w:t>
            </w:r>
          </w:p>
        </w:tc>
        <w:tc>
          <w:tcPr>
            <w:tcW w:w="828" w:type="dxa"/>
          </w:tcPr>
          <w:p w14:paraId="1650D785" w14:textId="77777777" w:rsidR="001D0AF4" w:rsidRPr="00FF3077" w:rsidRDefault="001D0AF4" w:rsidP="002777BE">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FF3077">
              <w:rPr>
                <w:sz w:val="18"/>
                <w:szCs w:val="18"/>
                <w:lang w:val="en-AU"/>
              </w:rPr>
              <w:t>Oct</w:t>
            </w:r>
          </w:p>
        </w:tc>
        <w:tc>
          <w:tcPr>
            <w:tcW w:w="828" w:type="dxa"/>
          </w:tcPr>
          <w:p w14:paraId="3668B7D9" w14:textId="77777777" w:rsidR="001D0AF4" w:rsidRPr="00FF3077" w:rsidRDefault="001D0AF4" w:rsidP="002777BE">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FF3077">
              <w:rPr>
                <w:sz w:val="18"/>
                <w:szCs w:val="18"/>
                <w:lang w:val="en-AU"/>
              </w:rPr>
              <w:t>Nov</w:t>
            </w:r>
          </w:p>
        </w:tc>
        <w:tc>
          <w:tcPr>
            <w:tcW w:w="828" w:type="dxa"/>
          </w:tcPr>
          <w:p w14:paraId="6A61D1F4" w14:textId="77777777" w:rsidR="001D0AF4" w:rsidRPr="00FF3077" w:rsidRDefault="001D0AF4" w:rsidP="002777BE">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FF3077">
              <w:rPr>
                <w:sz w:val="18"/>
                <w:szCs w:val="18"/>
                <w:lang w:val="en-AU"/>
              </w:rPr>
              <w:t>Dec</w:t>
            </w:r>
          </w:p>
        </w:tc>
        <w:tc>
          <w:tcPr>
            <w:tcW w:w="828" w:type="dxa"/>
            <w:gridSpan w:val="2"/>
          </w:tcPr>
          <w:p w14:paraId="45C05A7A" w14:textId="77777777" w:rsidR="001D0AF4" w:rsidRPr="00FF3077" w:rsidRDefault="001D0AF4" w:rsidP="002777BE">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FF3077">
              <w:rPr>
                <w:sz w:val="18"/>
                <w:szCs w:val="18"/>
                <w:lang w:val="en-AU"/>
              </w:rPr>
              <w:t>Jan</w:t>
            </w:r>
          </w:p>
        </w:tc>
        <w:tc>
          <w:tcPr>
            <w:tcW w:w="828" w:type="dxa"/>
          </w:tcPr>
          <w:p w14:paraId="7F5BD62E" w14:textId="77777777" w:rsidR="001D0AF4" w:rsidRPr="00FF3077" w:rsidRDefault="001D0AF4" w:rsidP="002777BE">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FF3077">
              <w:rPr>
                <w:sz w:val="18"/>
                <w:szCs w:val="18"/>
                <w:lang w:val="en-AU"/>
              </w:rPr>
              <w:t>Feb</w:t>
            </w:r>
          </w:p>
        </w:tc>
        <w:tc>
          <w:tcPr>
            <w:tcW w:w="828" w:type="dxa"/>
          </w:tcPr>
          <w:p w14:paraId="01349714" w14:textId="77777777" w:rsidR="001D0AF4" w:rsidRPr="00FF3077" w:rsidRDefault="001D0AF4" w:rsidP="002777BE">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FF3077">
              <w:rPr>
                <w:sz w:val="18"/>
                <w:szCs w:val="18"/>
                <w:lang w:val="en-AU"/>
              </w:rPr>
              <w:t>Mar</w:t>
            </w:r>
          </w:p>
        </w:tc>
        <w:tc>
          <w:tcPr>
            <w:tcW w:w="828" w:type="dxa"/>
          </w:tcPr>
          <w:p w14:paraId="59949130" w14:textId="77777777" w:rsidR="001D0AF4" w:rsidRPr="00FF3077" w:rsidRDefault="001D0AF4" w:rsidP="002777BE">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FF3077">
              <w:rPr>
                <w:sz w:val="18"/>
                <w:szCs w:val="18"/>
                <w:lang w:val="en-AU"/>
              </w:rPr>
              <w:t>Apr</w:t>
            </w:r>
          </w:p>
        </w:tc>
        <w:tc>
          <w:tcPr>
            <w:tcW w:w="828" w:type="dxa"/>
          </w:tcPr>
          <w:p w14:paraId="3392BDC0" w14:textId="77777777" w:rsidR="001D0AF4" w:rsidRPr="00FF3077" w:rsidRDefault="001D0AF4" w:rsidP="002777BE">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FF3077">
              <w:rPr>
                <w:sz w:val="18"/>
                <w:szCs w:val="18"/>
                <w:lang w:val="en-AU"/>
              </w:rPr>
              <w:t>May</w:t>
            </w:r>
          </w:p>
        </w:tc>
        <w:tc>
          <w:tcPr>
            <w:tcW w:w="828" w:type="dxa"/>
          </w:tcPr>
          <w:p w14:paraId="1F862F7E" w14:textId="77777777" w:rsidR="001D0AF4" w:rsidRPr="00FF3077" w:rsidRDefault="001D0AF4" w:rsidP="002777BE">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FF3077">
              <w:rPr>
                <w:sz w:val="18"/>
                <w:szCs w:val="18"/>
                <w:lang w:val="en-AU"/>
              </w:rPr>
              <w:t>Jun</w:t>
            </w:r>
          </w:p>
        </w:tc>
      </w:tr>
      <w:tr w:rsidR="00FE64C7" w:rsidRPr="00FF3077" w14:paraId="2E1BABFE" w14:textId="77777777" w:rsidTr="001D0AF4">
        <w:trPr>
          <w:trHeight w:val="592"/>
        </w:trPr>
        <w:tc>
          <w:tcPr>
            <w:cnfStyle w:val="001000000000" w:firstRow="0" w:lastRow="0" w:firstColumn="1" w:lastColumn="0" w:oddVBand="0" w:evenVBand="0" w:oddHBand="0" w:evenHBand="0" w:firstRowFirstColumn="0" w:firstRowLastColumn="0" w:lastRowFirstColumn="0" w:lastRowLastColumn="0"/>
            <w:tcW w:w="1297" w:type="dxa"/>
          </w:tcPr>
          <w:p w14:paraId="075F7510" w14:textId="77777777" w:rsidR="00322457" w:rsidRPr="00FF3077" w:rsidRDefault="00322457" w:rsidP="002777BE">
            <w:pPr>
              <w:rPr>
                <w:sz w:val="18"/>
                <w:szCs w:val="18"/>
                <w:lang w:val="en-AU"/>
              </w:rPr>
            </w:pPr>
            <w:r w:rsidRPr="00FF3077">
              <w:rPr>
                <w:sz w:val="18"/>
                <w:szCs w:val="18"/>
                <w:lang w:val="en-AU"/>
              </w:rPr>
              <w:t>Protocol writing</w:t>
            </w:r>
          </w:p>
        </w:tc>
        <w:tc>
          <w:tcPr>
            <w:tcW w:w="827" w:type="dxa"/>
            <w:shd w:val="clear" w:color="auto" w:fill="00B0F0"/>
          </w:tcPr>
          <w:p w14:paraId="741AAAC5"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3E163E1A"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76595311"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5BD4BB65"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0B25F43A"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4A170313"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6FDDDDF8"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2D996CC7"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71EEE788"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gridSpan w:val="2"/>
          </w:tcPr>
          <w:p w14:paraId="7535330E"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14F49A99"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06DB9276"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308E7928"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64CAC786"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52555145"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r>
      <w:tr w:rsidR="00FE64C7" w:rsidRPr="00FF3077" w14:paraId="49994307" w14:textId="77777777" w:rsidTr="001D0AF4">
        <w:trPr>
          <w:trHeight w:val="592"/>
        </w:trPr>
        <w:tc>
          <w:tcPr>
            <w:cnfStyle w:val="001000000000" w:firstRow="0" w:lastRow="0" w:firstColumn="1" w:lastColumn="0" w:oddVBand="0" w:evenVBand="0" w:oddHBand="0" w:evenHBand="0" w:firstRowFirstColumn="0" w:firstRowLastColumn="0" w:lastRowFirstColumn="0" w:lastRowLastColumn="0"/>
            <w:tcW w:w="1297" w:type="dxa"/>
          </w:tcPr>
          <w:p w14:paraId="76A206A3" w14:textId="77777777" w:rsidR="00322457" w:rsidRPr="00FF3077" w:rsidRDefault="00322457" w:rsidP="002777BE">
            <w:pPr>
              <w:rPr>
                <w:sz w:val="18"/>
                <w:szCs w:val="18"/>
                <w:lang w:val="en-AU"/>
              </w:rPr>
            </w:pPr>
            <w:r w:rsidRPr="00FF3077">
              <w:rPr>
                <w:sz w:val="18"/>
                <w:szCs w:val="18"/>
                <w:lang w:val="en-AU"/>
              </w:rPr>
              <w:t>Review of reports</w:t>
            </w:r>
          </w:p>
        </w:tc>
        <w:tc>
          <w:tcPr>
            <w:tcW w:w="827" w:type="dxa"/>
            <w:shd w:val="clear" w:color="auto" w:fill="auto"/>
          </w:tcPr>
          <w:p w14:paraId="40E5937A"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B2A1C7" w:themeFill="accent4" w:themeFillTint="99"/>
          </w:tcPr>
          <w:p w14:paraId="42577754"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B2A1C7" w:themeFill="accent4" w:themeFillTint="99"/>
          </w:tcPr>
          <w:p w14:paraId="30899A59"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29F31117"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6CE36124"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6A128E59"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64EBD84D"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46D5F85C"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19A5BAF7"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gridSpan w:val="2"/>
          </w:tcPr>
          <w:p w14:paraId="06024B88"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211863EB"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3FBDFB19"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7656C7EB"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7A407A67"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16A4C153"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r>
      <w:tr w:rsidR="00FE64C7" w:rsidRPr="00FF3077" w14:paraId="7DB2E350" w14:textId="77777777" w:rsidTr="001D0AF4">
        <w:trPr>
          <w:trHeight w:val="592"/>
        </w:trPr>
        <w:tc>
          <w:tcPr>
            <w:cnfStyle w:val="001000000000" w:firstRow="0" w:lastRow="0" w:firstColumn="1" w:lastColumn="0" w:oddVBand="0" w:evenVBand="0" w:oddHBand="0" w:evenHBand="0" w:firstRowFirstColumn="0" w:firstRowLastColumn="0" w:lastRowFirstColumn="0" w:lastRowLastColumn="0"/>
            <w:tcW w:w="1297" w:type="dxa"/>
          </w:tcPr>
          <w:p w14:paraId="17AD2E06" w14:textId="77777777" w:rsidR="00322457" w:rsidRPr="00FF3077" w:rsidRDefault="00322457" w:rsidP="002777BE">
            <w:pPr>
              <w:rPr>
                <w:sz w:val="18"/>
                <w:szCs w:val="18"/>
                <w:lang w:val="en-AU"/>
              </w:rPr>
            </w:pPr>
            <w:r w:rsidRPr="00FF3077">
              <w:rPr>
                <w:sz w:val="18"/>
                <w:szCs w:val="18"/>
                <w:lang w:val="en-AU"/>
              </w:rPr>
              <w:t xml:space="preserve">Survey </w:t>
            </w:r>
          </w:p>
        </w:tc>
        <w:tc>
          <w:tcPr>
            <w:tcW w:w="827" w:type="dxa"/>
          </w:tcPr>
          <w:p w14:paraId="69CB64C8"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0070C0"/>
          </w:tcPr>
          <w:p w14:paraId="3AE64D3C"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0070C0"/>
          </w:tcPr>
          <w:p w14:paraId="302DC4F3"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0070C0"/>
          </w:tcPr>
          <w:p w14:paraId="66E9630F"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228A2CEA"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29E9C727"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0889FB36"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30770A81"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61DAC011"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gridSpan w:val="2"/>
          </w:tcPr>
          <w:p w14:paraId="200737C6"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4FF37A79"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4AAE621A"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1EF659BC"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6BDD566A"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25490789"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r>
      <w:tr w:rsidR="00FE64C7" w:rsidRPr="00FF3077" w14:paraId="6017B07D" w14:textId="77777777" w:rsidTr="001D0AF4">
        <w:trPr>
          <w:trHeight w:val="592"/>
        </w:trPr>
        <w:tc>
          <w:tcPr>
            <w:cnfStyle w:val="001000000000" w:firstRow="0" w:lastRow="0" w:firstColumn="1" w:lastColumn="0" w:oddVBand="0" w:evenVBand="0" w:oddHBand="0" w:evenHBand="0" w:firstRowFirstColumn="0" w:firstRowLastColumn="0" w:lastRowFirstColumn="0" w:lastRowLastColumn="0"/>
            <w:tcW w:w="1297" w:type="dxa"/>
          </w:tcPr>
          <w:p w14:paraId="52C77E61" w14:textId="77777777" w:rsidR="00322457" w:rsidRPr="00FF3077" w:rsidRDefault="00322457" w:rsidP="002777BE">
            <w:pPr>
              <w:rPr>
                <w:sz w:val="18"/>
                <w:szCs w:val="18"/>
                <w:lang w:val="en-AU"/>
              </w:rPr>
            </w:pPr>
            <w:r w:rsidRPr="00FF3077">
              <w:rPr>
                <w:sz w:val="18"/>
                <w:szCs w:val="18"/>
                <w:lang w:val="en-AU"/>
              </w:rPr>
              <w:t>Delphi R1</w:t>
            </w:r>
          </w:p>
        </w:tc>
        <w:tc>
          <w:tcPr>
            <w:tcW w:w="827" w:type="dxa"/>
          </w:tcPr>
          <w:p w14:paraId="4A483511"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4F28A13F"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auto"/>
          </w:tcPr>
          <w:p w14:paraId="64BEC015"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auto"/>
          </w:tcPr>
          <w:p w14:paraId="04DBC970"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D99594" w:themeFill="accent2" w:themeFillTint="99"/>
          </w:tcPr>
          <w:p w14:paraId="7ECB7F10"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D99594" w:themeFill="accent2" w:themeFillTint="99"/>
          </w:tcPr>
          <w:p w14:paraId="5FD67D8D"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429B6410"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5E5A8B7C"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52A5ED6F"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gridSpan w:val="2"/>
          </w:tcPr>
          <w:p w14:paraId="4292AFEA"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10736FC3"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379357D1"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2A9CCDCF"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5C9052B8"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27C2327D"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r>
      <w:tr w:rsidR="00FE64C7" w:rsidRPr="00FF3077" w14:paraId="4A3E1B1D" w14:textId="77777777" w:rsidTr="001D0AF4">
        <w:trPr>
          <w:trHeight w:val="592"/>
        </w:trPr>
        <w:tc>
          <w:tcPr>
            <w:cnfStyle w:val="001000000000" w:firstRow="0" w:lastRow="0" w:firstColumn="1" w:lastColumn="0" w:oddVBand="0" w:evenVBand="0" w:oddHBand="0" w:evenHBand="0" w:firstRowFirstColumn="0" w:firstRowLastColumn="0" w:lastRowFirstColumn="0" w:lastRowLastColumn="0"/>
            <w:tcW w:w="1297" w:type="dxa"/>
          </w:tcPr>
          <w:p w14:paraId="07DA8567" w14:textId="77777777" w:rsidR="00322457" w:rsidRPr="00FF3077" w:rsidRDefault="00322457" w:rsidP="002777BE">
            <w:pPr>
              <w:rPr>
                <w:sz w:val="18"/>
                <w:szCs w:val="18"/>
                <w:lang w:val="en-AU"/>
              </w:rPr>
            </w:pPr>
            <w:r w:rsidRPr="00FF3077">
              <w:rPr>
                <w:sz w:val="18"/>
                <w:szCs w:val="18"/>
                <w:lang w:val="en-AU"/>
              </w:rPr>
              <w:t>Delphi R2</w:t>
            </w:r>
          </w:p>
        </w:tc>
        <w:tc>
          <w:tcPr>
            <w:tcW w:w="827" w:type="dxa"/>
          </w:tcPr>
          <w:p w14:paraId="653C79A9"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5C143FE7"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0FE47642"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auto"/>
          </w:tcPr>
          <w:p w14:paraId="4A9986AF"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7ED0D710"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auto"/>
          </w:tcPr>
          <w:p w14:paraId="2CD78BCE"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FF0000"/>
          </w:tcPr>
          <w:p w14:paraId="641B3593"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FF0000"/>
          </w:tcPr>
          <w:p w14:paraId="02E33D25"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62AD67C4"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gridSpan w:val="2"/>
          </w:tcPr>
          <w:p w14:paraId="3172B44E"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187BE69C"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644AB314"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20C50040"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40A76600"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7100E42A"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r>
      <w:tr w:rsidR="00FE64C7" w:rsidRPr="00FF3077" w14:paraId="2B1DD152" w14:textId="77777777" w:rsidTr="001D0AF4">
        <w:trPr>
          <w:trHeight w:val="592"/>
        </w:trPr>
        <w:tc>
          <w:tcPr>
            <w:cnfStyle w:val="001000000000" w:firstRow="0" w:lastRow="0" w:firstColumn="1" w:lastColumn="0" w:oddVBand="0" w:evenVBand="0" w:oddHBand="0" w:evenHBand="0" w:firstRowFirstColumn="0" w:firstRowLastColumn="0" w:lastRowFirstColumn="0" w:lastRowLastColumn="0"/>
            <w:tcW w:w="1297" w:type="dxa"/>
          </w:tcPr>
          <w:p w14:paraId="4BA30B1D" w14:textId="77777777" w:rsidR="00322457" w:rsidRPr="00FF3077" w:rsidRDefault="00322457" w:rsidP="002777BE">
            <w:pPr>
              <w:rPr>
                <w:sz w:val="18"/>
                <w:szCs w:val="18"/>
                <w:lang w:val="en-AU"/>
              </w:rPr>
            </w:pPr>
            <w:r w:rsidRPr="00FF3077">
              <w:rPr>
                <w:sz w:val="18"/>
                <w:szCs w:val="18"/>
                <w:lang w:val="en-AU"/>
              </w:rPr>
              <w:t>Delphi R3</w:t>
            </w:r>
          </w:p>
        </w:tc>
        <w:tc>
          <w:tcPr>
            <w:tcW w:w="827" w:type="dxa"/>
          </w:tcPr>
          <w:p w14:paraId="48EE40BC"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77364708"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784FFCD5"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2FA36C32"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auto"/>
          </w:tcPr>
          <w:p w14:paraId="2B7A7489"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13D5725B"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7E90C494"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auto"/>
          </w:tcPr>
          <w:p w14:paraId="12D25276"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C00000"/>
          </w:tcPr>
          <w:p w14:paraId="29B2338A"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gridSpan w:val="2"/>
            <w:shd w:val="clear" w:color="auto" w:fill="C00000"/>
          </w:tcPr>
          <w:p w14:paraId="346FF13A"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45860B79"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4272ECC9"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4DF2ADF7"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7208B97D"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53C0EBAB"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r>
      <w:tr w:rsidR="001D0AF4" w:rsidRPr="00FF3077" w14:paraId="49BAB075" w14:textId="77777777" w:rsidTr="001D0AF4">
        <w:trPr>
          <w:trHeight w:val="592"/>
        </w:trPr>
        <w:tc>
          <w:tcPr>
            <w:cnfStyle w:val="001000000000" w:firstRow="0" w:lastRow="0" w:firstColumn="1" w:lastColumn="0" w:oddVBand="0" w:evenVBand="0" w:oddHBand="0" w:evenHBand="0" w:firstRowFirstColumn="0" w:firstRowLastColumn="0" w:lastRowFirstColumn="0" w:lastRowLastColumn="0"/>
            <w:tcW w:w="1297" w:type="dxa"/>
          </w:tcPr>
          <w:p w14:paraId="31F3F43B" w14:textId="77777777" w:rsidR="00322457" w:rsidRPr="00FF3077" w:rsidRDefault="00322457" w:rsidP="002777BE">
            <w:pPr>
              <w:rPr>
                <w:sz w:val="18"/>
                <w:szCs w:val="18"/>
                <w:lang w:val="en-AU"/>
              </w:rPr>
            </w:pPr>
            <w:r w:rsidRPr="00FF3077">
              <w:rPr>
                <w:sz w:val="18"/>
                <w:szCs w:val="18"/>
                <w:lang w:val="en-AU"/>
              </w:rPr>
              <w:t>Pre-workshop preparation</w:t>
            </w:r>
          </w:p>
        </w:tc>
        <w:tc>
          <w:tcPr>
            <w:tcW w:w="827" w:type="dxa"/>
          </w:tcPr>
          <w:p w14:paraId="76ED532C"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099CB3BA"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5BA79A0B"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47CD9008"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auto"/>
          </w:tcPr>
          <w:p w14:paraId="341B5C4C"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auto"/>
          </w:tcPr>
          <w:p w14:paraId="18B09DD6"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4AA3E67F"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0CCE621E"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6496D36A"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gridSpan w:val="2"/>
            <w:shd w:val="clear" w:color="auto" w:fill="auto"/>
          </w:tcPr>
          <w:p w14:paraId="09398465"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92D050"/>
          </w:tcPr>
          <w:p w14:paraId="7E98C5F8"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92D050"/>
          </w:tcPr>
          <w:p w14:paraId="45EFAC89"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16BADDE9"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19DFFAD4"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40A65FEC"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r>
      <w:tr w:rsidR="001D0AF4" w:rsidRPr="00FF3077" w14:paraId="492A498D" w14:textId="77777777" w:rsidTr="001D0AF4">
        <w:trPr>
          <w:trHeight w:val="592"/>
        </w:trPr>
        <w:tc>
          <w:tcPr>
            <w:cnfStyle w:val="001000000000" w:firstRow="0" w:lastRow="0" w:firstColumn="1" w:lastColumn="0" w:oddVBand="0" w:evenVBand="0" w:oddHBand="0" w:evenHBand="0" w:firstRowFirstColumn="0" w:firstRowLastColumn="0" w:lastRowFirstColumn="0" w:lastRowLastColumn="0"/>
            <w:tcW w:w="1297" w:type="dxa"/>
          </w:tcPr>
          <w:p w14:paraId="1A105C89" w14:textId="77777777" w:rsidR="00322457" w:rsidRPr="00FF3077" w:rsidRDefault="00322457" w:rsidP="002777BE">
            <w:pPr>
              <w:rPr>
                <w:sz w:val="18"/>
                <w:szCs w:val="18"/>
                <w:lang w:val="en-AU"/>
              </w:rPr>
            </w:pPr>
            <w:r w:rsidRPr="00FF3077">
              <w:rPr>
                <w:sz w:val="18"/>
                <w:szCs w:val="18"/>
                <w:lang w:val="en-AU"/>
              </w:rPr>
              <w:t xml:space="preserve">Workshop </w:t>
            </w:r>
          </w:p>
        </w:tc>
        <w:tc>
          <w:tcPr>
            <w:tcW w:w="827" w:type="dxa"/>
          </w:tcPr>
          <w:p w14:paraId="00BABA0E"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16806D1A"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57E632E5"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353B663A"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42CD97EF"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auto"/>
          </w:tcPr>
          <w:p w14:paraId="644A95FF"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1C69403D"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0CD22D85"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7628F41F"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gridSpan w:val="2"/>
          </w:tcPr>
          <w:p w14:paraId="1C2A3AEE"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1B238512"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auto"/>
          </w:tcPr>
          <w:p w14:paraId="3CB4B764"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7030A0"/>
          </w:tcPr>
          <w:p w14:paraId="7BEC457A"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32324478"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4D797FD7"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r>
      <w:tr w:rsidR="001D0AF4" w:rsidRPr="00FF3077" w14:paraId="5DD080F7" w14:textId="77777777" w:rsidTr="001D0AF4">
        <w:trPr>
          <w:trHeight w:val="592"/>
        </w:trPr>
        <w:tc>
          <w:tcPr>
            <w:cnfStyle w:val="001000000000" w:firstRow="0" w:lastRow="0" w:firstColumn="1" w:lastColumn="0" w:oddVBand="0" w:evenVBand="0" w:oddHBand="0" w:evenHBand="0" w:firstRowFirstColumn="0" w:firstRowLastColumn="0" w:lastRowFirstColumn="0" w:lastRowLastColumn="0"/>
            <w:tcW w:w="1297" w:type="dxa"/>
          </w:tcPr>
          <w:p w14:paraId="76547605" w14:textId="77777777" w:rsidR="00322457" w:rsidRPr="00FF3077" w:rsidRDefault="00322457" w:rsidP="002777BE">
            <w:pPr>
              <w:rPr>
                <w:sz w:val="18"/>
                <w:szCs w:val="18"/>
                <w:lang w:val="en-AU"/>
              </w:rPr>
            </w:pPr>
            <w:r w:rsidRPr="00FF3077">
              <w:rPr>
                <w:sz w:val="18"/>
                <w:szCs w:val="18"/>
                <w:lang w:val="en-AU"/>
              </w:rPr>
              <w:t xml:space="preserve">Prototype development </w:t>
            </w:r>
          </w:p>
        </w:tc>
        <w:tc>
          <w:tcPr>
            <w:tcW w:w="827" w:type="dxa"/>
          </w:tcPr>
          <w:p w14:paraId="214088D1"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43CD7C16"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3D1E40BE"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4CA69050"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2CFB3E5B"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3D93F51C"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auto"/>
          </w:tcPr>
          <w:p w14:paraId="702F1B05"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auto"/>
          </w:tcPr>
          <w:p w14:paraId="5A2C8594"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auto"/>
          </w:tcPr>
          <w:p w14:paraId="790D54DB"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gridSpan w:val="2"/>
            <w:shd w:val="clear" w:color="auto" w:fill="auto"/>
          </w:tcPr>
          <w:p w14:paraId="0F7D4A73"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auto"/>
          </w:tcPr>
          <w:p w14:paraId="549DDF0A"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auto"/>
          </w:tcPr>
          <w:p w14:paraId="4782647D"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00B050"/>
          </w:tcPr>
          <w:p w14:paraId="7055F1CA"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00B050"/>
          </w:tcPr>
          <w:p w14:paraId="2C29BF2E"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auto"/>
          </w:tcPr>
          <w:p w14:paraId="589817A9"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r>
      <w:tr w:rsidR="001D0AF4" w:rsidRPr="00FF3077" w14:paraId="196F557D" w14:textId="77777777" w:rsidTr="001D0AF4">
        <w:trPr>
          <w:trHeight w:val="592"/>
        </w:trPr>
        <w:tc>
          <w:tcPr>
            <w:cnfStyle w:val="001000000000" w:firstRow="0" w:lastRow="0" w:firstColumn="1" w:lastColumn="0" w:oddVBand="0" w:evenVBand="0" w:oddHBand="0" w:evenHBand="0" w:firstRowFirstColumn="0" w:firstRowLastColumn="0" w:lastRowFirstColumn="0" w:lastRowLastColumn="0"/>
            <w:tcW w:w="1297" w:type="dxa"/>
          </w:tcPr>
          <w:p w14:paraId="22F06404" w14:textId="77777777" w:rsidR="00322457" w:rsidRPr="00FF3077" w:rsidRDefault="00322457" w:rsidP="002777BE">
            <w:pPr>
              <w:rPr>
                <w:sz w:val="18"/>
                <w:szCs w:val="18"/>
                <w:lang w:val="en-AU"/>
              </w:rPr>
            </w:pPr>
            <w:r w:rsidRPr="00FF3077">
              <w:rPr>
                <w:sz w:val="18"/>
                <w:szCs w:val="18"/>
                <w:lang w:val="en-AU"/>
              </w:rPr>
              <w:t xml:space="preserve">Start of dissemination </w:t>
            </w:r>
          </w:p>
        </w:tc>
        <w:tc>
          <w:tcPr>
            <w:tcW w:w="827" w:type="dxa"/>
          </w:tcPr>
          <w:p w14:paraId="7B39B096"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6F38611A"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60F210F6"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4181AA93"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267990E3"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tcPr>
          <w:p w14:paraId="20B812E2"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auto"/>
          </w:tcPr>
          <w:p w14:paraId="50B92757"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auto"/>
          </w:tcPr>
          <w:p w14:paraId="6A271A22"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auto"/>
          </w:tcPr>
          <w:p w14:paraId="792268E8"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gridSpan w:val="2"/>
            <w:shd w:val="clear" w:color="auto" w:fill="auto"/>
          </w:tcPr>
          <w:p w14:paraId="381F9553"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auto"/>
          </w:tcPr>
          <w:p w14:paraId="2EB07389"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auto"/>
          </w:tcPr>
          <w:p w14:paraId="424D1534"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auto"/>
          </w:tcPr>
          <w:p w14:paraId="22333BD7"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auto"/>
          </w:tcPr>
          <w:p w14:paraId="228B79AE"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828" w:type="dxa"/>
            <w:shd w:val="clear" w:color="auto" w:fill="FFFF00"/>
          </w:tcPr>
          <w:p w14:paraId="5BC7C221" w14:textId="77777777" w:rsidR="00322457" w:rsidRPr="00FF3077" w:rsidRDefault="00322457" w:rsidP="002777BE">
            <w:pPr>
              <w:cnfStyle w:val="000000000000" w:firstRow="0" w:lastRow="0" w:firstColumn="0" w:lastColumn="0" w:oddVBand="0" w:evenVBand="0" w:oddHBand="0" w:evenHBand="0" w:firstRowFirstColumn="0" w:firstRowLastColumn="0" w:lastRowFirstColumn="0" w:lastRowLastColumn="0"/>
              <w:rPr>
                <w:sz w:val="18"/>
                <w:szCs w:val="18"/>
                <w:lang w:val="en-AU"/>
              </w:rPr>
            </w:pPr>
          </w:p>
        </w:tc>
      </w:tr>
    </w:tbl>
    <w:p w14:paraId="58E76A1A" w14:textId="77777777" w:rsidR="00322457" w:rsidRPr="00FF3077" w:rsidRDefault="00322457" w:rsidP="00F45BDE">
      <w:pPr>
        <w:rPr>
          <w:lang w:val="en-AU"/>
        </w:rPr>
      </w:pPr>
    </w:p>
    <w:p w14:paraId="7D4770D4" w14:textId="77777777" w:rsidR="001D3EEB" w:rsidRPr="00FF3077" w:rsidRDefault="001D3EEB" w:rsidP="00C87367">
      <w:pPr>
        <w:rPr>
          <w:lang w:val="en-AU"/>
        </w:rPr>
      </w:pPr>
    </w:p>
    <w:p w14:paraId="46D15FF5" w14:textId="77777777" w:rsidR="001D3EEB" w:rsidRPr="00FF3077" w:rsidRDefault="001D3EEB" w:rsidP="00C87367">
      <w:pPr>
        <w:rPr>
          <w:lang w:val="en-AU"/>
        </w:rPr>
      </w:pPr>
    </w:p>
    <w:sectPr w:rsidR="001D3EEB" w:rsidRPr="00FF3077" w:rsidSect="00FE64C7">
      <w:pgSz w:w="16838" w:h="11906" w:orient="landscape"/>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74A570" w14:textId="77777777" w:rsidR="000D5382" w:rsidRDefault="000D5382" w:rsidP="00C87367">
      <w:pPr>
        <w:spacing w:after="0" w:line="240" w:lineRule="auto"/>
      </w:pPr>
      <w:r>
        <w:separator/>
      </w:r>
    </w:p>
  </w:endnote>
  <w:endnote w:type="continuationSeparator" w:id="0">
    <w:p w14:paraId="55C5B3DC" w14:textId="77777777" w:rsidR="000D5382" w:rsidRDefault="000D5382" w:rsidP="00C873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1685321"/>
      <w:docPartObj>
        <w:docPartGallery w:val="Page Numbers (Bottom of Page)"/>
        <w:docPartUnique/>
      </w:docPartObj>
    </w:sdtPr>
    <w:sdtEndPr>
      <w:rPr>
        <w:color w:val="7F7F7F" w:themeColor="background1" w:themeShade="7F"/>
        <w:spacing w:val="60"/>
      </w:rPr>
    </w:sdtEndPr>
    <w:sdtContent>
      <w:p w14:paraId="47A81C8E" w14:textId="77777777" w:rsidR="002777BE" w:rsidRDefault="002777BE">
        <w:pPr>
          <w:pStyle w:val="Footer"/>
          <w:pBdr>
            <w:top w:val="single" w:sz="4" w:space="1" w:color="D9D9D9" w:themeColor="background1" w:themeShade="D9"/>
          </w:pBdr>
          <w:jc w:val="right"/>
        </w:pPr>
        <w:r>
          <w:fldChar w:fldCharType="begin"/>
        </w:r>
        <w:r>
          <w:instrText xml:space="preserve"> PAGE   \* MERGEFORMAT </w:instrText>
        </w:r>
        <w:r>
          <w:fldChar w:fldCharType="separate"/>
        </w:r>
        <w:r w:rsidR="00D70612">
          <w:rPr>
            <w:noProof/>
          </w:rPr>
          <w:t>11</w:t>
        </w:r>
        <w:r>
          <w:rPr>
            <w:noProof/>
          </w:rPr>
          <w:fldChar w:fldCharType="end"/>
        </w:r>
        <w:r>
          <w:t xml:space="preserve"> </w:t>
        </w:r>
        <w:r>
          <w:t xml:space="preserve">| </w:t>
        </w:r>
        <w:r>
          <w:rPr>
            <w:color w:val="7F7F7F" w:themeColor="background1" w:themeShade="7F"/>
            <w:spacing w:val="60"/>
          </w:rPr>
          <w:t>Page</w:t>
        </w:r>
      </w:p>
    </w:sdtContent>
  </w:sdt>
  <w:p w14:paraId="175C5EE3" w14:textId="77777777" w:rsidR="002777BE" w:rsidRDefault="002777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BBE35B" w14:textId="77777777" w:rsidR="000D5382" w:rsidRDefault="000D5382" w:rsidP="00C87367">
      <w:pPr>
        <w:spacing w:after="0" w:line="240" w:lineRule="auto"/>
      </w:pPr>
      <w:r>
        <w:separator/>
      </w:r>
    </w:p>
  </w:footnote>
  <w:footnote w:type="continuationSeparator" w:id="0">
    <w:p w14:paraId="5A54ED91" w14:textId="77777777" w:rsidR="000D5382" w:rsidRDefault="000D5382" w:rsidP="00C8736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FD75E8"/>
    <w:multiLevelType w:val="hybridMultilevel"/>
    <w:tmpl w:val="E2CA20BA"/>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 w15:restartNumberingAfterBreak="0">
    <w:nsid w:val="1CC2787D"/>
    <w:multiLevelType w:val="hybridMultilevel"/>
    <w:tmpl w:val="586A47EA"/>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 w15:restartNumberingAfterBreak="0">
    <w:nsid w:val="1DE93A31"/>
    <w:multiLevelType w:val="hybridMultilevel"/>
    <w:tmpl w:val="6EAE8CA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255B4904"/>
    <w:multiLevelType w:val="hybridMultilevel"/>
    <w:tmpl w:val="E0E2DB0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 w15:restartNumberingAfterBreak="0">
    <w:nsid w:val="2A0C4342"/>
    <w:multiLevelType w:val="hybridMultilevel"/>
    <w:tmpl w:val="F46C9ED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2B255AA0"/>
    <w:multiLevelType w:val="hybridMultilevel"/>
    <w:tmpl w:val="F558E682"/>
    <w:lvl w:ilvl="0" w:tplc="C52812DC">
      <w:start w:val="1"/>
      <w:numFmt w:val="bullet"/>
      <w:lvlText w:val=""/>
      <w:lvlJc w:val="left"/>
      <w:pPr>
        <w:ind w:left="360" w:hanging="360"/>
      </w:pPr>
      <w:rPr>
        <w:rFonts w:ascii="Symbol" w:hAnsi="Symbol" w:hint="default"/>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3359203C"/>
    <w:multiLevelType w:val="hybridMultilevel"/>
    <w:tmpl w:val="C4301A56"/>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7" w15:restartNumberingAfterBreak="0">
    <w:nsid w:val="42602F0F"/>
    <w:multiLevelType w:val="hybridMultilevel"/>
    <w:tmpl w:val="2E8AF344"/>
    <w:lvl w:ilvl="0" w:tplc="C52812DC">
      <w:start w:val="1"/>
      <w:numFmt w:val="bullet"/>
      <w:lvlText w:val=""/>
      <w:lvlJc w:val="left"/>
      <w:pPr>
        <w:ind w:left="360" w:hanging="360"/>
      </w:pPr>
      <w:rPr>
        <w:rFonts w:ascii="Symbol" w:hAnsi="Symbol" w:hint="default"/>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494A637A"/>
    <w:multiLevelType w:val="hybridMultilevel"/>
    <w:tmpl w:val="9D88D99A"/>
    <w:lvl w:ilvl="0" w:tplc="04210001">
      <w:start w:val="1"/>
      <w:numFmt w:val="bullet"/>
      <w:lvlText w:val=""/>
      <w:lvlJc w:val="left"/>
      <w:pPr>
        <w:ind w:left="360" w:hanging="360"/>
      </w:pPr>
      <w:rPr>
        <w:rFonts w:ascii="Symbol" w:hAnsi="Symbol" w:hint="default"/>
      </w:rPr>
    </w:lvl>
    <w:lvl w:ilvl="1" w:tplc="04210003">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9" w15:restartNumberingAfterBreak="0">
    <w:nsid w:val="4E4C7B06"/>
    <w:multiLevelType w:val="hybridMultilevel"/>
    <w:tmpl w:val="E00AA506"/>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0" w15:restartNumberingAfterBreak="0">
    <w:nsid w:val="580914A5"/>
    <w:multiLevelType w:val="hybridMultilevel"/>
    <w:tmpl w:val="416AE108"/>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1" w15:restartNumberingAfterBreak="0">
    <w:nsid w:val="5CFD31C7"/>
    <w:multiLevelType w:val="hybridMultilevel"/>
    <w:tmpl w:val="C206E76E"/>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2" w15:restartNumberingAfterBreak="0">
    <w:nsid w:val="64224453"/>
    <w:multiLevelType w:val="hybridMultilevel"/>
    <w:tmpl w:val="B210A914"/>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3" w15:restartNumberingAfterBreak="0">
    <w:nsid w:val="66EB12BE"/>
    <w:multiLevelType w:val="hybridMultilevel"/>
    <w:tmpl w:val="676C01DA"/>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70621EF8"/>
    <w:multiLevelType w:val="hybridMultilevel"/>
    <w:tmpl w:val="7D6E606C"/>
    <w:lvl w:ilvl="0" w:tplc="C52812DC">
      <w:start w:val="1"/>
      <w:numFmt w:val="bullet"/>
      <w:lvlText w:val=""/>
      <w:lvlJc w:val="left"/>
      <w:pPr>
        <w:ind w:left="360" w:hanging="360"/>
      </w:pPr>
      <w:rPr>
        <w:rFonts w:ascii="Symbol" w:hAnsi="Symbol" w:hint="default"/>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79FE6623"/>
    <w:multiLevelType w:val="hybridMultilevel"/>
    <w:tmpl w:val="39087468"/>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num w:numId="1">
    <w:abstractNumId w:val="2"/>
  </w:num>
  <w:num w:numId="2">
    <w:abstractNumId w:val="8"/>
  </w:num>
  <w:num w:numId="3">
    <w:abstractNumId w:val="7"/>
  </w:num>
  <w:num w:numId="4">
    <w:abstractNumId w:val="14"/>
  </w:num>
  <w:num w:numId="5">
    <w:abstractNumId w:val="13"/>
  </w:num>
  <w:num w:numId="6">
    <w:abstractNumId w:val="15"/>
  </w:num>
  <w:num w:numId="7">
    <w:abstractNumId w:val="10"/>
  </w:num>
  <w:num w:numId="8">
    <w:abstractNumId w:val="0"/>
  </w:num>
  <w:num w:numId="9">
    <w:abstractNumId w:val="4"/>
  </w:num>
  <w:num w:numId="10">
    <w:abstractNumId w:val="6"/>
  </w:num>
  <w:num w:numId="11">
    <w:abstractNumId w:val="11"/>
  </w:num>
  <w:num w:numId="12">
    <w:abstractNumId w:val="3"/>
  </w:num>
  <w:num w:numId="13">
    <w:abstractNumId w:val="1"/>
  </w:num>
  <w:num w:numId="14">
    <w:abstractNumId w:val="12"/>
  </w:num>
  <w:num w:numId="15">
    <w:abstractNumId w:val="9"/>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e1NDO3NDSzsDAwMzZT0lEKTi0uzszPAykwqwUANNxmDSwAAAA="/>
  </w:docVars>
  <w:rsids>
    <w:rsidRoot w:val="004E1BC4"/>
    <w:rsid w:val="00045E66"/>
    <w:rsid w:val="0004698A"/>
    <w:rsid w:val="00070CD9"/>
    <w:rsid w:val="000B693A"/>
    <w:rsid w:val="000D5382"/>
    <w:rsid w:val="000E6BCF"/>
    <w:rsid w:val="00110B6F"/>
    <w:rsid w:val="00115C77"/>
    <w:rsid w:val="001D0AF4"/>
    <w:rsid w:val="001D3EEB"/>
    <w:rsid w:val="001D4BFF"/>
    <w:rsid w:val="001E5DEC"/>
    <w:rsid w:val="002031D3"/>
    <w:rsid w:val="00231B42"/>
    <w:rsid w:val="002777BE"/>
    <w:rsid w:val="00286D53"/>
    <w:rsid w:val="002F3A0D"/>
    <w:rsid w:val="00322457"/>
    <w:rsid w:val="00363C0A"/>
    <w:rsid w:val="003E15CF"/>
    <w:rsid w:val="003F08D7"/>
    <w:rsid w:val="004408E7"/>
    <w:rsid w:val="004550AF"/>
    <w:rsid w:val="00477962"/>
    <w:rsid w:val="004A7949"/>
    <w:rsid w:val="004C0398"/>
    <w:rsid w:val="004E1BC4"/>
    <w:rsid w:val="00502D1C"/>
    <w:rsid w:val="00520783"/>
    <w:rsid w:val="00547526"/>
    <w:rsid w:val="0055048E"/>
    <w:rsid w:val="00565559"/>
    <w:rsid w:val="00592F04"/>
    <w:rsid w:val="005C19F8"/>
    <w:rsid w:val="005C4396"/>
    <w:rsid w:val="005F0564"/>
    <w:rsid w:val="00673C6F"/>
    <w:rsid w:val="00691D91"/>
    <w:rsid w:val="00697BF7"/>
    <w:rsid w:val="006E382E"/>
    <w:rsid w:val="007161FD"/>
    <w:rsid w:val="007313EF"/>
    <w:rsid w:val="008162E0"/>
    <w:rsid w:val="00823EA0"/>
    <w:rsid w:val="0085158E"/>
    <w:rsid w:val="00862254"/>
    <w:rsid w:val="008B0D6D"/>
    <w:rsid w:val="008B5236"/>
    <w:rsid w:val="008C5DA9"/>
    <w:rsid w:val="009239DB"/>
    <w:rsid w:val="009A58B0"/>
    <w:rsid w:val="009B412B"/>
    <w:rsid w:val="009B45F4"/>
    <w:rsid w:val="009C1C82"/>
    <w:rsid w:val="009E4044"/>
    <w:rsid w:val="009E7655"/>
    <w:rsid w:val="00A04635"/>
    <w:rsid w:val="00A106F5"/>
    <w:rsid w:val="00A44372"/>
    <w:rsid w:val="00A614D4"/>
    <w:rsid w:val="00A65E4B"/>
    <w:rsid w:val="00A7744E"/>
    <w:rsid w:val="00A959A9"/>
    <w:rsid w:val="00AA69F9"/>
    <w:rsid w:val="00AB4889"/>
    <w:rsid w:val="00AD50FD"/>
    <w:rsid w:val="00AE26F6"/>
    <w:rsid w:val="00B57197"/>
    <w:rsid w:val="00B63E51"/>
    <w:rsid w:val="00BB2115"/>
    <w:rsid w:val="00BC17D2"/>
    <w:rsid w:val="00BD50B1"/>
    <w:rsid w:val="00C22AFF"/>
    <w:rsid w:val="00C87367"/>
    <w:rsid w:val="00C90736"/>
    <w:rsid w:val="00CD7655"/>
    <w:rsid w:val="00D165C6"/>
    <w:rsid w:val="00D70612"/>
    <w:rsid w:val="00D7505D"/>
    <w:rsid w:val="00D756EB"/>
    <w:rsid w:val="00DC3A5B"/>
    <w:rsid w:val="00DD0D12"/>
    <w:rsid w:val="00DD4158"/>
    <w:rsid w:val="00DD6FDC"/>
    <w:rsid w:val="00E34251"/>
    <w:rsid w:val="00E5750D"/>
    <w:rsid w:val="00F43401"/>
    <w:rsid w:val="00F45BDE"/>
    <w:rsid w:val="00F478EC"/>
    <w:rsid w:val="00FC4081"/>
    <w:rsid w:val="00FE64C7"/>
    <w:rsid w:val="00FF3077"/>
    <w:rsid w:val="00FF7762"/>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A6F123"/>
  <w15:docId w15:val="{C1D6FF7E-52DE-4074-898B-D442159C01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756E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2F3A0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2F3A0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D7505D"/>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A959A9"/>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E1BC4"/>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E1BC4"/>
    <w:rPr>
      <w:rFonts w:eastAsiaTheme="minorEastAsia"/>
      <w:lang w:val="en-US"/>
    </w:rPr>
  </w:style>
  <w:style w:type="character" w:customStyle="1" w:styleId="Heading1Char">
    <w:name w:val="Heading 1 Char"/>
    <w:basedOn w:val="DefaultParagraphFont"/>
    <w:link w:val="Heading1"/>
    <w:uiPriority w:val="9"/>
    <w:rsid w:val="00D756EB"/>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D756EB"/>
    <w:pPr>
      <w:spacing w:line="259" w:lineRule="auto"/>
      <w:outlineLvl w:val="9"/>
    </w:pPr>
    <w:rPr>
      <w:lang w:val="en-US"/>
    </w:rPr>
  </w:style>
  <w:style w:type="paragraph" w:styleId="Header">
    <w:name w:val="header"/>
    <w:basedOn w:val="Normal"/>
    <w:link w:val="HeaderChar"/>
    <w:uiPriority w:val="99"/>
    <w:unhideWhenUsed/>
    <w:rsid w:val="00C873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7367"/>
  </w:style>
  <w:style w:type="paragraph" w:styleId="Footer">
    <w:name w:val="footer"/>
    <w:basedOn w:val="Normal"/>
    <w:link w:val="FooterChar"/>
    <w:uiPriority w:val="99"/>
    <w:unhideWhenUsed/>
    <w:rsid w:val="00C873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7367"/>
  </w:style>
  <w:style w:type="character" w:styleId="CommentReference">
    <w:name w:val="annotation reference"/>
    <w:basedOn w:val="DefaultParagraphFont"/>
    <w:uiPriority w:val="99"/>
    <w:semiHidden/>
    <w:unhideWhenUsed/>
    <w:rsid w:val="00C87367"/>
    <w:rPr>
      <w:sz w:val="18"/>
      <w:szCs w:val="18"/>
    </w:rPr>
  </w:style>
  <w:style w:type="paragraph" w:styleId="CommentText">
    <w:name w:val="annotation text"/>
    <w:basedOn w:val="Normal"/>
    <w:link w:val="CommentTextChar"/>
    <w:uiPriority w:val="99"/>
    <w:semiHidden/>
    <w:unhideWhenUsed/>
    <w:rsid w:val="00C87367"/>
    <w:pPr>
      <w:spacing w:after="160" w:line="240" w:lineRule="auto"/>
    </w:pPr>
    <w:rPr>
      <w:sz w:val="24"/>
      <w:szCs w:val="24"/>
      <w:lang w:val="en-AU"/>
    </w:rPr>
  </w:style>
  <w:style w:type="character" w:customStyle="1" w:styleId="CommentTextChar">
    <w:name w:val="Comment Text Char"/>
    <w:basedOn w:val="DefaultParagraphFont"/>
    <w:link w:val="CommentText"/>
    <w:uiPriority w:val="99"/>
    <w:semiHidden/>
    <w:rsid w:val="00C87367"/>
    <w:rPr>
      <w:sz w:val="24"/>
      <w:szCs w:val="24"/>
      <w:lang w:val="en-AU"/>
    </w:rPr>
  </w:style>
  <w:style w:type="paragraph" w:styleId="BalloonText">
    <w:name w:val="Balloon Text"/>
    <w:basedOn w:val="Normal"/>
    <w:link w:val="BalloonTextChar"/>
    <w:uiPriority w:val="99"/>
    <w:semiHidden/>
    <w:unhideWhenUsed/>
    <w:rsid w:val="00C873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367"/>
    <w:rPr>
      <w:rFonts w:ascii="Segoe UI" w:hAnsi="Segoe UI" w:cs="Segoe UI"/>
      <w:sz w:val="18"/>
      <w:szCs w:val="18"/>
    </w:rPr>
  </w:style>
  <w:style w:type="character" w:customStyle="1" w:styleId="Heading5Char">
    <w:name w:val="Heading 5 Char"/>
    <w:basedOn w:val="DefaultParagraphFont"/>
    <w:link w:val="Heading5"/>
    <w:uiPriority w:val="9"/>
    <w:semiHidden/>
    <w:rsid w:val="00A959A9"/>
    <w:rPr>
      <w:rFonts w:asciiTheme="majorHAnsi" w:eastAsiaTheme="majorEastAsia" w:hAnsiTheme="majorHAnsi" w:cstheme="majorBidi"/>
      <w:color w:val="365F91" w:themeColor="accent1" w:themeShade="BF"/>
    </w:rPr>
  </w:style>
  <w:style w:type="character" w:customStyle="1" w:styleId="Heading2Char">
    <w:name w:val="Heading 2 Char"/>
    <w:basedOn w:val="DefaultParagraphFont"/>
    <w:link w:val="Heading2"/>
    <w:uiPriority w:val="9"/>
    <w:semiHidden/>
    <w:rsid w:val="002F3A0D"/>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2F3A0D"/>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2F3A0D"/>
    <w:pPr>
      <w:spacing w:after="160" w:line="259" w:lineRule="auto"/>
      <w:ind w:left="720"/>
      <w:contextualSpacing/>
    </w:pPr>
    <w:rPr>
      <w:lang w:val="en-AU"/>
    </w:rPr>
  </w:style>
  <w:style w:type="table" w:customStyle="1" w:styleId="GridTable4-Accent11">
    <w:name w:val="Grid Table 4 - Accent 11"/>
    <w:basedOn w:val="TableNormal"/>
    <w:uiPriority w:val="49"/>
    <w:rsid w:val="002F3A0D"/>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Style2">
    <w:name w:val="Style2"/>
    <w:basedOn w:val="Normal"/>
    <w:link w:val="Style2Char"/>
    <w:qFormat/>
    <w:rsid w:val="002F3A0D"/>
    <w:pPr>
      <w:spacing w:after="0"/>
      <w:ind w:left="357"/>
      <w:jc w:val="both"/>
    </w:pPr>
  </w:style>
  <w:style w:type="character" w:customStyle="1" w:styleId="Style2Char">
    <w:name w:val="Style2 Char"/>
    <w:basedOn w:val="DefaultParagraphFont"/>
    <w:link w:val="Style2"/>
    <w:rsid w:val="002F3A0D"/>
  </w:style>
  <w:style w:type="character" w:customStyle="1" w:styleId="Heading4Char">
    <w:name w:val="Heading 4 Char"/>
    <w:basedOn w:val="DefaultParagraphFont"/>
    <w:link w:val="Heading4"/>
    <w:uiPriority w:val="9"/>
    <w:semiHidden/>
    <w:rsid w:val="00D7505D"/>
    <w:rPr>
      <w:rFonts w:asciiTheme="majorHAnsi" w:eastAsiaTheme="majorEastAsia" w:hAnsiTheme="majorHAnsi" w:cstheme="majorBidi"/>
      <w:i/>
      <w:iCs/>
      <w:color w:val="365F91" w:themeColor="accent1" w:themeShade="BF"/>
    </w:rPr>
  </w:style>
  <w:style w:type="table" w:customStyle="1" w:styleId="GridTable1Light1">
    <w:name w:val="Grid Table 1 Light1"/>
    <w:basedOn w:val="TableNormal"/>
    <w:uiPriority w:val="46"/>
    <w:rsid w:val="0032245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1">
    <w:name w:val="toc 1"/>
    <w:basedOn w:val="Normal"/>
    <w:next w:val="Normal"/>
    <w:autoRedefine/>
    <w:uiPriority w:val="39"/>
    <w:unhideWhenUsed/>
    <w:rsid w:val="006E382E"/>
    <w:pPr>
      <w:spacing w:after="100"/>
    </w:pPr>
  </w:style>
  <w:style w:type="paragraph" w:styleId="TOC2">
    <w:name w:val="toc 2"/>
    <w:basedOn w:val="Normal"/>
    <w:next w:val="Normal"/>
    <w:autoRedefine/>
    <w:uiPriority w:val="39"/>
    <w:unhideWhenUsed/>
    <w:rsid w:val="006E382E"/>
    <w:pPr>
      <w:spacing w:after="100"/>
      <w:ind w:left="220"/>
    </w:pPr>
  </w:style>
  <w:style w:type="paragraph" w:styleId="TOC3">
    <w:name w:val="toc 3"/>
    <w:basedOn w:val="Normal"/>
    <w:next w:val="Normal"/>
    <w:autoRedefine/>
    <w:uiPriority w:val="39"/>
    <w:unhideWhenUsed/>
    <w:rsid w:val="006E382E"/>
    <w:pPr>
      <w:spacing w:after="100"/>
      <w:ind w:left="440"/>
    </w:pPr>
  </w:style>
  <w:style w:type="character" w:styleId="Hyperlink">
    <w:name w:val="Hyperlink"/>
    <w:basedOn w:val="DefaultParagraphFont"/>
    <w:uiPriority w:val="99"/>
    <w:unhideWhenUsed/>
    <w:rsid w:val="006E382E"/>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7161FD"/>
    <w:pPr>
      <w:spacing w:after="200"/>
    </w:pPr>
    <w:rPr>
      <w:b/>
      <w:bCs/>
      <w:sz w:val="20"/>
      <w:szCs w:val="20"/>
      <w:lang w:val="id-ID"/>
    </w:rPr>
  </w:style>
  <w:style w:type="character" w:customStyle="1" w:styleId="CommentSubjectChar">
    <w:name w:val="Comment Subject Char"/>
    <w:basedOn w:val="CommentTextChar"/>
    <w:link w:val="CommentSubject"/>
    <w:uiPriority w:val="99"/>
    <w:semiHidden/>
    <w:rsid w:val="007161FD"/>
    <w:rPr>
      <w:b/>
      <w:bCs/>
      <w:sz w:val="20"/>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s://www.archives.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the netherlands</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B0CC484-62F7-4739-BF1B-8A0D1B7E38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1488</Words>
  <Characters>65486</Characters>
  <Application>Microsoft Office Word</Application>
  <DocSecurity>4</DocSecurity>
  <Lines>545</Lines>
  <Paragraphs>153</Paragraphs>
  <ScaleCrop>false</ScaleCrop>
  <HeadingPairs>
    <vt:vector size="2" baseType="variant">
      <vt:variant>
        <vt:lpstr>Title</vt:lpstr>
      </vt:variant>
      <vt:variant>
        <vt:i4>1</vt:i4>
      </vt:variant>
    </vt:vector>
  </HeadingPairs>
  <TitlesOfParts>
    <vt:vector size="1" baseType="lpstr">
      <vt:lpstr>Development of the Principles of Evidence-based Reporting in Forensic Medicine (PERFORM) Guidelines</vt:lpstr>
    </vt:vector>
  </TitlesOfParts>
  <Company>maastricht uiversity</Company>
  <LinksUpToDate>false</LinksUpToDate>
  <CharactersWithSpaces>768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ment of the Principles of Evidence-based Reporting in Forensic Medicine (PERFORM) Guidelines</dc:title>
  <dc:subject>STUDY PROTOCOL</dc:subject>
  <dc:creator>Microsoft account</dc:creator>
  <cp:lastModifiedBy>skirtley</cp:lastModifiedBy>
  <cp:revision>2</cp:revision>
  <dcterms:created xsi:type="dcterms:W3CDTF">2016-08-08T09:12:00Z</dcterms:created>
  <dcterms:modified xsi:type="dcterms:W3CDTF">2016-08-08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alya22_ftf@yahoo.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